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F964F" w14:textId="77777777" w:rsidR="00AD7E09" w:rsidRPr="002505FB" w:rsidRDefault="00AD7E09" w:rsidP="00AD7E09">
      <w:pPr>
        <w:jc w:val="center"/>
        <w:rPr>
          <w:b/>
          <w:bCs/>
          <w:sz w:val="42"/>
          <w:szCs w:val="42"/>
        </w:rPr>
      </w:pPr>
      <w:r w:rsidRPr="002505FB">
        <w:rPr>
          <w:b/>
          <w:bCs/>
          <w:sz w:val="42"/>
          <w:szCs w:val="42"/>
        </w:rPr>
        <w:t>Real Time Sign Language Detection for Deaf and Mute using OpenCV and CNN</w:t>
      </w:r>
    </w:p>
    <w:p w14:paraId="3ED53B68" w14:textId="77777777" w:rsidR="004B7C4C" w:rsidRDefault="004B7C4C">
      <w:pPr>
        <w:rPr>
          <w:sz w:val="9"/>
        </w:rPr>
      </w:pPr>
    </w:p>
    <w:p w14:paraId="7C373168" w14:textId="77777777" w:rsidR="00AD7E09" w:rsidRDefault="00AD7E09">
      <w:pPr>
        <w:rPr>
          <w:sz w:val="9"/>
        </w:rPr>
      </w:pPr>
    </w:p>
    <w:p w14:paraId="051EB2CA" w14:textId="77777777" w:rsidR="00AD7E09" w:rsidRDefault="00AD7E09">
      <w:pPr>
        <w:rPr>
          <w:sz w:val="9"/>
        </w:rPr>
      </w:pPr>
    </w:p>
    <w:p w14:paraId="777E29B4" w14:textId="77777777" w:rsidR="00AD7E09" w:rsidRDefault="00AD7E09">
      <w:pPr>
        <w:rPr>
          <w:sz w:val="9"/>
        </w:rPr>
      </w:pPr>
    </w:p>
    <w:p w14:paraId="0DC0BD3A" w14:textId="03413440" w:rsidR="00610046" w:rsidRDefault="00610046">
      <w:pPr>
        <w:rPr>
          <w:sz w:val="9"/>
        </w:rPr>
        <w:sectPr w:rsidR="00610046" w:rsidSect="006744B3">
          <w:type w:val="continuous"/>
          <w:pgSz w:w="11910" w:h="16840"/>
          <w:pgMar w:top="709" w:right="567" w:bottom="567" w:left="567" w:header="720" w:footer="720" w:gutter="0"/>
          <w:cols w:space="720"/>
        </w:sectPr>
      </w:pPr>
    </w:p>
    <w:p w14:paraId="36280DD9" w14:textId="77777777" w:rsidR="004B7C4C" w:rsidRDefault="00B25F9B">
      <w:pPr>
        <w:pStyle w:val="BodyText"/>
        <w:spacing w:before="91" w:line="410" w:lineRule="auto"/>
        <w:ind w:left="1425" w:right="38" w:hanging="2"/>
        <w:jc w:val="center"/>
      </w:pPr>
      <w:r>
        <w:t>Kartik Tripathi, Md Zunad Alam Department of Computer Science Sharda University,</w:t>
      </w:r>
    </w:p>
    <w:p w14:paraId="39A80504" w14:textId="77777777" w:rsidR="004B7C4C" w:rsidRDefault="00B25F9B">
      <w:pPr>
        <w:pStyle w:val="BodyText"/>
        <w:spacing w:before="3"/>
        <w:ind w:left="2252" w:right="869"/>
        <w:jc w:val="center"/>
      </w:pPr>
      <w:r>
        <w:t>Greater Noida</w:t>
      </w:r>
    </w:p>
    <w:p w14:paraId="7DD5335B" w14:textId="0F0EE5BB" w:rsidR="004B7C4C" w:rsidRDefault="00B25F9B">
      <w:pPr>
        <w:pStyle w:val="BodyText"/>
        <w:spacing w:before="91" w:line="410" w:lineRule="auto"/>
        <w:ind w:left="1425" w:right="1634"/>
        <w:jc w:val="center"/>
      </w:pPr>
      <w:r>
        <w:br w:type="column"/>
      </w:r>
      <w:r w:rsidR="00CE3188">
        <w:t>Shursti Sanket</w:t>
      </w:r>
      <w:r>
        <w:t xml:space="preserve">, </w:t>
      </w:r>
      <w:r w:rsidR="00CE3188">
        <w:t xml:space="preserve">Gunjan </w:t>
      </w:r>
      <w:r w:rsidR="00BC7341">
        <w:t>Aggarwal Department</w:t>
      </w:r>
      <w:r>
        <w:t xml:space="preserve"> of Computer Science Sharda University,</w:t>
      </w:r>
    </w:p>
    <w:p w14:paraId="77202024" w14:textId="77777777" w:rsidR="004B7C4C" w:rsidRDefault="00B25F9B">
      <w:pPr>
        <w:pStyle w:val="BodyText"/>
        <w:spacing w:before="3"/>
        <w:ind w:left="1425" w:right="1633"/>
        <w:jc w:val="center"/>
      </w:pPr>
      <w:r>
        <w:t>Greater Noida</w:t>
      </w:r>
    </w:p>
    <w:p w14:paraId="267E0F79" w14:textId="77777777" w:rsidR="004B7C4C" w:rsidRDefault="004B7C4C" w:rsidP="00ED7622">
      <w:pPr>
        <w:sectPr w:rsidR="004B7C4C">
          <w:type w:val="continuous"/>
          <w:pgSz w:w="11910" w:h="16840"/>
          <w:pgMar w:top="1360" w:right="380" w:bottom="280" w:left="620" w:header="720" w:footer="720" w:gutter="0"/>
          <w:cols w:num="2" w:space="720" w:equalWidth="0">
            <w:col w:w="4415" w:space="424"/>
            <w:col w:w="6071"/>
          </w:cols>
        </w:sectPr>
      </w:pPr>
    </w:p>
    <w:p w14:paraId="06CFFB69" w14:textId="77777777" w:rsidR="004B7C4C" w:rsidRDefault="004B7C4C">
      <w:pPr>
        <w:rPr>
          <w:sz w:val="20"/>
        </w:rPr>
        <w:sectPr w:rsidR="004B7C4C">
          <w:type w:val="continuous"/>
          <w:pgSz w:w="11910" w:h="16840"/>
          <w:pgMar w:top="1360" w:right="380" w:bottom="280" w:left="620" w:header="720" w:footer="720" w:gutter="0"/>
          <w:cols w:space="720"/>
        </w:sectPr>
      </w:pPr>
    </w:p>
    <w:p w14:paraId="397960A8" w14:textId="1604DB1D" w:rsidR="00D552DB" w:rsidRPr="00F30D3D" w:rsidRDefault="00D552DB">
      <w:pPr>
        <w:pStyle w:val="BodyText"/>
        <w:spacing w:before="8"/>
        <w:rPr>
          <w:sz w:val="18"/>
          <w:szCs w:val="20"/>
        </w:rPr>
      </w:pPr>
    </w:p>
    <w:p w14:paraId="53569AA3" w14:textId="77777777" w:rsidR="00F30D3D" w:rsidRDefault="00F30D3D">
      <w:pPr>
        <w:pStyle w:val="BodyText"/>
        <w:spacing w:before="8"/>
        <w:rPr>
          <w:sz w:val="20"/>
        </w:rPr>
      </w:pPr>
    </w:p>
    <w:p w14:paraId="4F6A738F" w14:textId="5C516A6C" w:rsidR="007D6210" w:rsidRDefault="00B25F9B" w:rsidP="007D6210">
      <w:pPr>
        <w:jc w:val="both"/>
        <w:rPr>
          <w:sz w:val="24"/>
          <w:szCs w:val="24"/>
        </w:rPr>
      </w:pPr>
      <w:r w:rsidRPr="00D552DB">
        <w:rPr>
          <w:b/>
          <w:iCs/>
          <w:sz w:val="24"/>
        </w:rPr>
        <w:t>Abstract</w:t>
      </w:r>
      <w:r w:rsidR="007D6210">
        <w:rPr>
          <w:b/>
          <w:iCs/>
          <w:sz w:val="24"/>
        </w:rPr>
        <w:t>-</w:t>
      </w:r>
      <w:r w:rsidR="007D6210" w:rsidRPr="007D6210">
        <w:rPr>
          <w:sz w:val="24"/>
          <w:szCs w:val="24"/>
        </w:rPr>
        <w:t xml:space="preserve"> </w:t>
      </w:r>
      <w:r w:rsidR="00FB4D60" w:rsidRPr="00FB4D60">
        <w:rPr>
          <w:b/>
          <w:bCs/>
          <w:sz w:val="24"/>
          <w:szCs w:val="24"/>
        </w:rPr>
        <w:t xml:space="preserve">According to World Health Organization, over 5% of the world’s population have hearing and speaking disabilities. </w:t>
      </w:r>
      <w:r w:rsidR="005161B8" w:rsidRPr="005161B8">
        <w:rPr>
          <w:b/>
          <w:bCs/>
          <w:sz w:val="24"/>
          <w:szCs w:val="24"/>
        </w:rPr>
        <w:t>The main form of communication for deaf and mute people is sign language. This</w:t>
      </w:r>
      <w:r w:rsidR="007D6210" w:rsidRPr="005161B8">
        <w:rPr>
          <w:b/>
          <w:bCs/>
          <w:sz w:val="24"/>
          <w:szCs w:val="24"/>
        </w:rPr>
        <w:t xml:space="preserve"> may make it difficult for them to communicate on a daily basis. To overcome this difficulty, sign language may be translated into text. </w:t>
      </w:r>
      <w:r w:rsidR="005161B8" w:rsidRPr="005161B8">
        <w:rPr>
          <w:b/>
          <w:bCs/>
          <w:sz w:val="24"/>
          <w:szCs w:val="24"/>
        </w:rPr>
        <w:t>The proposed system is designed to recognize American Sign Language and translate it into text. A picture of a hand writing the necessary alphabet is fed into the system as input. The histogram of the input image is then calculated using the Bhattacharyya Distance Metric, and it is compared to the statistical features of previously saved images. The</w:t>
      </w:r>
      <w:r w:rsidR="007D6210" w:rsidRPr="005161B8">
        <w:rPr>
          <w:b/>
          <w:bCs/>
          <w:sz w:val="24"/>
          <w:szCs w:val="24"/>
        </w:rPr>
        <w:t xml:space="preserve"> proposed system processes images using OpenCV as a tool. </w:t>
      </w:r>
      <w:r w:rsidR="005161B8" w:rsidRPr="005161B8">
        <w:rPr>
          <w:b/>
          <w:bCs/>
          <w:sz w:val="24"/>
          <w:szCs w:val="24"/>
        </w:rPr>
        <w:t>After checking the related letter of the images whose histogram resembles the input image's the most, the associated letter is printed. The system's adoption will be a minor step towards eradicating the social communication gap that exists between sign language non-users and deaf-mute users.</w:t>
      </w:r>
    </w:p>
    <w:p w14:paraId="418D07D4" w14:textId="77777777" w:rsidR="00A96FE4" w:rsidRPr="00BD2770" w:rsidRDefault="00A96FE4" w:rsidP="007D6210">
      <w:pPr>
        <w:jc w:val="both"/>
        <w:rPr>
          <w:sz w:val="24"/>
          <w:szCs w:val="24"/>
        </w:rPr>
      </w:pPr>
    </w:p>
    <w:p w14:paraId="690F147D" w14:textId="2F79423D" w:rsidR="009731B3" w:rsidRPr="007D6210" w:rsidRDefault="007D6210" w:rsidP="007D6210">
      <w:pPr>
        <w:jc w:val="both"/>
      </w:pPr>
      <w:r w:rsidRPr="008B79E6">
        <w:rPr>
          <w:b/>
          <w:bCs/>
          <w:sz w:val="24"/>
          <w:szCs w:val="24"/>
        </w:rPr>
        <w:t>Keywords:</w:t>
      </w:r>
      <w:r w:rsidRPr="008B79E6">
        <w:t xml:space="preserve"> </w:t>
      </w:r>
      <w:r w:rsidRPr="008B79E6">
        <w:rPr>
          <w:sz w:val="24"/>
          <w:szCs w:val="24"/>
        </w:rPr>
        <w:t xml:space="preserve">Convolutional Neural Network (CNN), Computer Vision, Hand Gesture, Deaf people, Sign language Recognition (SLR), ISL (Indian Sign Language), </w:t>
      </w:r>
    </w:p>
    <w:p w14:paraId="35C8BE8E" w14:textId="77777777" w:rsidR="009731B3" w:rsidRPr="00F30D3D" w:rsidRDefault="009731B3" w:rsidP="00DD6A38">
      <w:pPr>
        <w:ind w:left="100"/>
        <w:rPr>
          <w:bCs/>
          <w:iCs/>
          <w:sz w:val="28"/>
          <w:szCs w:val="24"/>
        </w:rPr>
      </w:pPr>
    </w:p>
    <w:p w14:paraId="42329822" w14:textId="11907D75" w:rsidR="004B7C4C" w:rsidRPr="001F0A95" w:rsidRDefault="001F0A95" w:rsidP="00B7550A">
      <w:pPr>
        <w:pStyle w:val="ListParagraph"/>
        <w:widowControl/>
        <w:numPr>
          <w:ilvl w:val="0"/>
          <w:numId w:val="5"/>
        </w:numPr>
        <w:autoSpaceDE/>
        <w:autoSpaceDN/>
        <w:spacing w:after="160" w:line="259" w:lineRule="auto"/>
        <w:ind w:left="0" w:hanging="426"/>
        <w:contextualSpacing/>
        <w:jc w:val="center"/>
        <w:rPr>
          <w:b/>
          <w:bCs/>
          <w:sz w:val="24"/>
          <w:szCs w:val="24"/>
        </w:rPr>
      </w:pPr>
      <w:r w:rsidRPr="008B79E6">
        <w:rPr>
          <w:b/>
          <w:bCs/>
          <w:sz w:val="24"/>
          <w:szCs w:val="24"/>
        </w:rPr>
        <w:t>INTRODUCTION</w:t>
      </w:r>
    </w:p>
    <w:p w14:paraId="5DB406A5" w14:textId="77777777" w:rsidR="00610046" w:rsidRPr="001F0A95" w:rsidRDefault="00610046" w:rsidP="007D6210">
      <w:pPr>
        <w:jc w:val="both"/>
        <w:rPr>
          <w:b/>
          <w:bCs/>
          <w:sz w:val="10"/>
          <w:szCs w:val="10"/>
        </w:rPr>
      </w:pPr>
    </w:p>
    <w:p w14:paraId="76F409A4" w14:textId="77777777" w:rsidR="00F30D3D" w:rsidRDefault="007D6210" w:rsidP="007D6210">
      <w:pPr>
        <w:jc w:val="both"/>
        <w:rPr>
          <w:bCs/>
          <w:sz w:val="24"/>
          <w:szCs w:val="24"/>
        </w:rPr>
      </w:pPr>
      <w:r w:rsidRPr="00D33B36">
        <w:rPr>
          <w:bCs/>
          <w:sz w:val="24"/>
          <w:szCs w:val="24"/>
        </w:rPr>
        <w:t>Sign language detection is the process of recognizing and interpreting sign language gestures in order to translate into</w:t>
      </w:r>
      <w:r>
        <w:rPr>
          <w:bCs/>
          <w:sz w:val="24"/>
          <w:szCs w:val="24"/>
        </w:rPr>
        <w:t xml:space="preserve"> </w:t>
      </w:r>
      <w:r w:rsidRPr="00D33B36">
        <w:rPr>
          <w:bCs/>
          <w:sz w:val="24"/>
          <w:szCs w:val="24"/>
        </w:rPr>
        <w:t xml:space="preserve">written language. This technology is particularly useful for facilitating communication between deaf or hard of hearing individuals and those who do not know sign language. There are many different sign languages in use around the world, each with its own grammar and </w:t>
      </w:r>
    </w:p>
    <w:p w14:paraId="536A5C66" w14:textId="77777777" w:rsidR="00F30D3D" w:rsidRDefault="00F30D3D" w:rsidP="007D6210">
      <w:pPr>
        <w:jc w:val="both"/>
        <w:rPr>
          <w:bCs/>
          <w:sz w:val="24"/>
          <w:szCs w:val="24"/>
        </w:rPr>
      </w:pPr>
    </w:p>
    <w:p w14:paraId="4B9F44D1" w14:textId="77777777" w:rsidR="00F30D3D" w:rsidRPr="00F30D3D" w:rsidRDefault="00F30D3D" w:rsidP="007D6210">
      <w:pPr>
        <w:jc w:val="both"/>
        <w:rPr>
          <w:bCs/>
          <w:sz w:val="14"/>
          <w:szCs w:val="14"/>
        </w:rPr>
      </w:pPr>
    </w:p>
    <w:p w14:paraId="5739E2AD" w14:textId="4E4E2428" w:rsidR="004B7C4C" w:rsidRPr="00A96FE4" w:rsidRDefault="007D6210" w:rsidP="007D6210">
      <w:pPr>
        <w:jc w:val="both"/>
        <w:rPr>
          <w:bCs/>
          <w:sz w:val="24"/>
          <w:szCs w:val="24"/>
        </w:rPr>
      </w:pPr>
      <w:r w:rsidRPr="00D33B36">
        <w:rPr>
          <w:bCs/>
          <w:sz w:val="24"/>
          <w:szCs w:val="24"/>
        </w:rPr>
        <w:t xml:space="preserve">vocabulary. Some of the most widely used sign languages include American Sign Language (ASL), British Sign Language (BSL), and Indian Sign Language (ISL). There are several different methods for sign language detection, including using computer vision techniques to detect and recognize hand and body movements, and machine learning algorithms to interpret and translate the gestures into written or spoken language. Computer vision techniques involve </w:t>
      </w:r>
      <w:r w:rsidR="002D214F" w:rsidRPr="00D33B36">
        <w:rPr>
          <w:bCs/>
          <w:sz w:val="24"/>
          <w:szCs w:val="24"/>
        </w:rPr>
        <w:t>analyzing</w:t>
      </w:r>
      <w:r w:rsidRPr="00D33B36">
        <w:rPr>
          <w:bCs/>
          <w:sz w:val="24"/>
          <w:szCs w:val="24"/>
        </w:rPr>
        <w:t xml:space="preserve"> video footage or images of the signer and tracking the movement of the hands and body. This can be done using various types of sensors such as cameras and depth sensors, and by applying techniques such as image processing and pattern recognition. Machine learning algorithms are trained on large datasets of sign language gestures to learn how to recognize and interpret different signs. These algorithms use various techniques such as deep learning and natural language processing to recognize and translate the signs into text or speech. Sign language detection has the potential to revolutionize the way that deaf and hard of hearing individuals communicate with the hearing world</w:t>
      </w:r>
      <w:r>
        <w:rPr>
          <w:rStyle w:val="FootnoteReference"/>
          <w:bCs/>
          <w:sz w:val="24"/>
          <w:szCs w:val="24"/>
        </w:rPr>
        <w:fldChar w:fldCharType="begin" w:fldLock="1"/>
      </w:r>
      <w:r w:rsidR="000B7DC4">
        <w:rPr>
          <w:bCs/>
          <w:sz w:val="24"/>
          <w:szCs w:val="24"/>
        </w:rPr>
        <w:instrText>ADDIN CSL_CITATION {"citationItems":[{"id":"ITEM-1","itemData":{"DOI":"10.36548/jiip.2020.2.001","abstract":"Sign Language is the method of communication of deaf and dumb people all over the world. However, it has always been a difficulty in communication between a verbal impaired person and a normal person. Sign Language Recognition is a breakthrough for helping deaf-mute people to communicate with others. The commercialization of an economical and accurate recognition system is today’s concern of researchers all over the world. Thus, sign language recognition systems based on Image processing and neural networks are preferred over gadget system as they are more accurate and easier to make. The aim of this paper is to build a user friendly and accurate sign language recognition system trained by neural network thereby generating text and speech of the input gesture. This paper also presents text to sign language generation model that enables a way to establish a two-way communication without the need of a translator.","author":[{"dropping-particle":"","family":"Thakur","given":"Amrita","non-dropping-particle":"","parse-names":false,"suffix":""},{"dropping-particle":"","family":"Budhathoki","given":"Pujan","non-dropping-particle":"","parse-names":false,"suffix":""},{"dropping-particle":"","family":"Upreti","given":"Sarmila","non-dropping-particle":"","parse-names":false,"suffix":""},{"dropping-particle":"","family":"Shrestha","given":"Shirish","non-dropping-particle":"","parse-names":false,"suffix":""},{"dropping-particle":"","family":"Shakya","given":"Subarna","non-dropping-particle":"","parse-names":false,"suffix":""}],"container-title":"Journal of Innovative Image Processing","id":"ITEM-1","issue":"2","issued":{"date-parts":[["2020","6","3"]]},"page":"65-76","publisher":"Inventive Research Organization","title":"Real Time Sign Language Recognition and Speech Generation","type":"article-journal","volume":"2"},"uris":["http://www.mendeley.com/documents/?uuid=12dc9d1e-dd0e-3c31-96fd-202e410de2bc"]}],"mendeley":{"formattedCitation":"[1]","plainTextFormattedCitation":"[1]","previouslyFormattedCitation":"[1]"},"properties":{"noteIndex":0},"schema":"https://github.com/citation-style-language/schema/raw/master/csl-citation.json"}</w:instrText>
      </w:r>
      <w:r>
        <w:rPr>
          <w:rStyle w:val="FootnoteReference"/>
          <w:bCs/>
          <w:sz w:val="24"/>
          <w:szCs w:val="24"/>
        </w:rPr>
        <w:fldChar w:fldCharType="separate"/>
      </w:r>
      <w:r w:rsidR="00E22EEE" w:rsidRPr="00E22EEE">
        <w:rPr>
          <w:noProof/>
          <w:sz w:val="24"/>
          <w:szCs w:val="24"/>
        </w:rPr>
        <w:t>[1]</w:t>
      </w:r>
      <w:r>
        <w:rPr>
          <w:rStyle w:val="FootnoteReference"/>
          <w:bCs/>
          <w:sz w:val="24"/>
          <w:szCs w:val="24"/>
        </w:rPr>
        <w:fldChar w:fldCharType="end"/>
      </w:r>
      <w:r w:rsidRPr="00D33B36">
        <w:rPr>
          <w:bCs/>
          <w:sz w:val="24"/>
          <w:szCs w:val="24"/>
        </w:rPr>
        <w:t xml:space="preserve">. </w:t>
      </w:r>
      <w:r w:rsidR="005161B8" w:rsidRPr="005161B8">
        <w:rPr>
          <w:bCs/>
          <w:sz w:val="24"/>
          <w:szCs w:val="24"/>
        </w:rPr>
        <w:t xml:space="preserve">Additionally, it can be applied to increase accessibility in a range of contexts, including healthcare, education, and public </w:t>
      </w:r>
      <w:r w:rsidR="00E5109F" w:rsidRPr="005161B8">
        <w:rPr>
          <w:bCs/>
          <w:sz w:val="24"/>
          <w:szCs w:val="24"/>
        </w:rPr>
        <w:t>transportation.</w:t>
      </w:r>
      <w:r w:rsidR="00E5109F" w:rsidRPr="00D33B36">
        <w:rPr>
          <w:bCs/>
          <w:sz w:val="24"/>
          <w:szCs w:val="24"/>
        </w:rPr>
        <w:t xml:space="preserve"> However</w:t>
      </w:r>
      <w:r w:rsidRPr="00D33B36">
        <w:rPr>
          <w:bCs/>
          <w:sz w:val="24"/>
          <w:szCs w:val="24"/>
        </w:rPr>
        <w:t>, there are still challenges in the development of this technology, such as the need for more robust and accurate detection algorithms, and the need for greater standardization of sign language vocabulary and grammar.</w:t>
      </w:r>
      <w:r w:rsidRPr="00D33B36">
        <w:rPr>
          <w:sz w:val="24"/>
          <w:szCs w:val="24"/>
        </w:rPr>
        <w:t xml:space="preserve"> Learning sign language is a valuable skill for anyone looking to communicate with deaf or hard of hearing individuals, and it can also be a way to enhance communication skills in general. Many resources are available to help individuals learn sign language, including books, online courses, and classes offered through community organizations and schools.</w:t>
      </w:r>
    </w:p>
    <w:p w14:paraId="023AC4BF" w14:textId="77777777" w:rsidR="006744B3" w:rsidRPr="00A96FE4" w:rsidRDefault="006744B3" w:rsidP="009731B3">
      <w:pPr>
        <w:shd w:val="clear" w:color="auto" w:fill="FFFFFF"/>
        <w:jc w:val="both"/>
        <w:rPr>
          <w:b/>
          <w:color w:val="333333"/>
          <w:spacing w:val="5"/>
          <w:sz w:val="24"/>
          <w:szCs w:val="24"/>
          <w:shd w:val="clear" w:color="auto" w:fill="FFFFFF"/>
        </w:rPr>
      </w:pPr>
    </w:p>
    <w:p w14:paraId="2277C4A4" w14:textId="30B8CEB9" w:rsidR="001F0A95" w:rsidRPr="001F0A95" w:rsidRDefault="001F0A95" w:rsidP="0011102B">
      <w:pPr>
        <w:pStyle w:val="ListParagraph"/>
        <w:widowControl/>
        <w:numPr>
          <w:ilvl w:val="0"/>
          <w:numId w:val="5"/>
        </w:numPr>
        <w:autoSpaceDE/>
        <w:autoSpaceDN/>
        <w:spacing w:after="160" w:line="259" w:lineRule="auto"/>
        <w:ind w:left="426" w:hanging="567"/>
        <w:contextualSpacing/>
        <w:jc w:val="center"/>
        <w:rPr>
          <w:b/>
          <w:bCs/>
          <w:sz w:val="24"/>
          <w:szCs w:val="24"/>
        </w:rPr>
      </w:pPr>
      <w:r w:rsidRPr="001F0A95">
        <w:rPr>
          <w:b/>
          <w:bCs/>
          <w:sz w:val="24"/>
          <w:szCs w:val="24"/>
        </w:rPr>
        <w:lastRenderedPageBreak/>
        <w:t>RELATED WORK</w:t>
      </w:r>
    </w:p>
    <w:p w14:paraId="13ED565C" w14:textId="59BC451D" w:rsidR="007D6210" w:rsidRDefault="007D6210" w:rsidP="007D6210">
      <w:pPr>
        <w:jc w:val="both"/>
        <w:rPr>
          <w:bCs/>
          <w:sz w:val="24"/>
          <w:szCs w:val="24"/>
        </w:rPr>
      </w:pPr>
      <w:r w:rsidRPr="001942D2">
        <w:rPr>
          <w:bCs/>
          <w:sz w:val="24"/>
          <w:szCs w:val="24"/>
        </w:rPr>
        <w:t>Sign language detection is an active area of research, and there have been many studies and projects aimed at developing more accurate and effective methods for recognizing and interpreting sign language gestures.</w:t>
      </w:r>
      <w:r w:rsidRPr="001909DE">
        <w:t xml:space="preserve"> </w:t>
      </w:r>
      <w:r w:rsidRPr="001909DE">
        <w:rPr>
          <w:bCs/>
          <w:sz w:val="24"/>
          <w:szCs w:val="24"/>
        </w:rPr>
        <w:t>Researchers have identified a variety of hand gestures using a variety of methodologies that were used in a variety of fields. Several techniques were employed to recognize various hand movements, along with vision-based methods, data glove-based methods, soft computing techniques like neural networks and genetic algorithms, and other techniques like PCA and canonical analysis. The three major categories of recognition techniques are methods for hand segmentation, methods for extracting features, and methods for gesture recognition. This study presents the conventions of American Sign Language through the use of an accelerometer and semi-structured data</w:t>
      </w:r>
      <w:r>
        <w:rPr>
          <w:rStyle w:val="FootnoteReference"/>
          <w:bCs/>
          <w:sz w:val="24"/>
          <w:szCs w:val="24"/>
        </w:rPr>
        <w:fldChar w:fldCharType="begin" w:fldLock="1"/>
      </w:r>
      <w:r w:rsidR="000B7DC4">
        <w:rPr>
          <w:bCs/>
          <w:sz w:val="24"/>
          <w:szCs w:val="24"/>
        </w:rPr>
        <w:instrText>ADDIN CSL_CITATION {"citationItems":[{"id":"ITEM-1","itemData":{"ISSN":"2582-5208","abstract":"This paper focuses on a review of the literature on hand gesture techniques and introduces their merits and limitations under different circumstances. The theories of hand segmentation and the hand detection system, which employ the Haar cascade classifier, may be used to construct hand gesture recognition using Python and OpenCV. The use of hand gestures as a natural interface motivates research in gesture taxonomies, representations, and recognition algorithms, as well as software platforms and frameworks, all of which are briefly covered in this paper. We represent a comprehensive review of vision based sign recognition algorithms published in the previous 16 years, emphasising the importance of taking these things into consideration in addition to the algorithm's recognition accuracy when predicting its successful in real world applications.","author":[{"dropping-particle":"","family":"Golekar","given":"Dipalee","non-dropping-particle":"","parse-names":false,"suffix":""},{"dropping-particle":"","family":"Bula","given":"Ravindra","non-dropping-particle":"","parse-names":false,"suffix":""},{"dropping-particle":"","family":"Hole","given":"Rutuja","non-dropping-particle":"","parse-names":false,"suffix":""},{"dropping-particle":"","family":"Katare","given":"Sidheshwar","non-dropping-particle":"","parse-names":false,"suffix":""},{"dropping-particle":"","family":"Parab","given":"Sonali","non-dropping-particle":"","parse-names":false,"suffix":""},{"dropping-particle":"","family":"Professor","given":"Assistant","non-dropping-particle":"","parse-names":false,"suffix":""}],"container-title":"www.irjmets.com @International Research Journal of Modernization in Engineering","id":"ITEM-1","issued":{"date-parts":[["1179"]]},"title":"SIGN LANGUAGE RECOGNITION USING PYTHON AND OPENCV","type":"article-journal"},"uris":["http://www.mendeley.com/documents/?uuid=2bbca6d4-3cf7-3055-b716-087b91ffe302"]}],"mendeley":{"formattedCitation":"[2]","plainTextFormattedCitation":"[2]","previouslyFormattedCitation":"[2]"},"properties":{"noteIndex":0},"schema":"https://github.com/citation-style-language/schema/raw/master/csl-citation.json"}</w:instrText>
      </w:r>
      <w:r>
        <w:rPr>
          <w:rStyle w:val="FootnoteReference"/>
          <w:bCs/>
          <w:sz w:val="24"/>
          <w:szCs w:val="24"/>
        </w:rPr>
        <w:fldChar w:fldCharType="separate"/>
      </w:r>
      <w:r w:rsidR="00E22EEE" w:rsidRPr="00E22EEE">
        <w:rPr>
          <w:bCs/>
          <w:noProof/>
          <w:sz w:val="24"/>
          <w:szCs w:val="24"/>
        </w:rPr>
        <w:t>[2]</w:t>
      </w:r>
      <w:r>
        <w:rPr>
          <w:rStyle w:val="FootnoteReference"/>
          <w:bCs/>
          <w:sz w:val="24"/>
          <w:szCs w:val="24"/>
        </w:rPr>
        <w:fldChar w:fldCharType="end"/>
      </w:r>
      <w:r w:rsidRPr="001909DE">
        <w:rPr>
          <w:bCs/>
          <w:sz w:val="24"/>
          <w:szCs w:val="24"/>
        </w:rPr>
        <w:t>. It belongs to "deaf culture" and contains a unique system of inside jokes, puns, etc. It is really comprehending someone's speech is challenging English speaker who is Japanese. The Swedish sign language is ASL speaker finds it extremely challenging to understand. ASL consists of over 6000 gestures for everyday speech using finger spelling employed to convey cryptic words also proper nouns. The communication gap between the silent group and the rest of society is reduced by the "Hand gesture detection and speech converter system for stupid people" proposal</w:t>
      </w:r>
      <w:r>
        <w:rPr>
          <w:rStyle w:val="FootnoteReference"/>
          <w:bCs/>
          <w:sz w:val="24"/>
          <w:szCs w:val="24"/>
        </w:rPr>
        <w:fldChar w:fldCharType="begin" w:fldLock="1"/>
      </w:r>
      <w:r w:rsidR="000B7DC4">
        <w:rPr>
          <w:bCs/>
          <w:sz w:val="24"/>
          <w:szCs w:val="24"/>
        </w:rPr>
        <w:instrText>ADDIN CSL_CITATION {"citationItems":[{"id":"ITEM-1","itemData":{"DOI":"10.1109/SPACES.2015.7058288","ISBN":"9781479961085","abstract":"Sign language recognition (SLR) is considered a multidisciplinary research area engulfing image processing, pattern recognition and artificial intelligence. The major hurdle for a SLR is the occlusions of one hand on another. This results in poor segmentations and hence the feature vector generated result in erroneous classifications of signs resulting in deprived recognition rate. To overcome this difficulty we propose in this paper a 4 camera model for recognizing gestures of Indian sign language. Segmentation for hand extraction, shape feature extraction with elliptical Fourier descriptors and pattern classification using artificial neural networks with backpropagation training algorithm. The classification rate is computed and which provides experimental evidence that 4 camera model outperforms single camera model.","author":[{"dropping-particle":"","family":"Kishore","given":"P. V.V.","non-dropping-particle":"","parse-names":false,"suffix":""},{"dropping-particle":"V.D.","family":"Prasad","given":"M.","non-dropping-particle":"","parse-names":false,"suffix":""},{"dropping-particle":"","family":"Prasad","given":"Ch Raghava","non-dropping-particle":"","parse-names":false,"suffix":""},{"dropping-particle":"","family":"Rahul","given":"R.","non-dropping-particle":"","parse-names":false,"suffix":""}],"container-title":"International Conference on Signal Processing and Communication Engineering Systems - Proceedings of SPACES 2015, in Association with IEEE","id":"ITEM-1","issue":"April","issued":{"date-parts":[["2015"]]},"page":"34-38","title":"4-Camera model for sign language recognition using elliptical fourier descriptors and ANN","type":"article-journal"},"uris":["http://www.mendeley.com/documents/?uuid=651d532f-3377-4ae7-bb9b-d159b187fe41"]}],"mendeley":{"formattedCitation":"[3]","plainTextFormattedCitation":"[3]","previouslyFormattedCitation":"[3]"},"properties":{"noteIndex":0},"schema":"https://github.com/citation-style-language/schema/raw/master/csl-citation.json"}</w:instrText>
      </w:r>
      <w:r>
        <w:rPr>
          <w:rStyle w:val="FootnoteReference"/>
          <w:bCs/>
          <w:sz w:val="24"/>
          <w:szCs w:val="24"/>
        </w:rPr>
        <w:fldChar w:fldCharType="separate"/>
      </w:r>
      <w:r w:rsidR="00E22EEE" w:rsidRPr="00E22EEE">
        <w:rPr>
          <w:noProof/>
          <w:sz w:val="24"/>
          <w:szCs w:val="24"/>
        </w:rPr>
        <w:t>[3]</w:t>
      </w:r>
      <w:r>
        <w:rPr>
          <w:rStyle w:val="FootnoteReference"/>
          <w:bCs/>
          <w:sz w:val="24"/>
          <w:szCs w:val="24"/>
        </w:rPr>
        <w:fldChar w:fldCharType="end"/>
      </w:r>
      <w:r w:rsidRPr="001909DE">
        <w:rPr>
          <w:bCs/>
          <w:sz w:val="24"/>
          <w:szCs w:val="24"/>
        </w:rPr>
        <w:t>. The proposed approach translates voice into language.</w:t>
      </w:r>
      <w:r w:rsidRPr="001942D2">
        <w:rPr>
          <w:bCs/>
          <w:sz w:val="24"/>
          <w:szCs w:val="24"/>
        </w:rPr>
        <w:t xml:space="preserve"> Some examples of related work in sign language detection include:</w:t>
      </w:r>
    </w:p>
    <w:p w14:paraId="3A71458D" w14:textId="77777777" w:rsidR="002D214F" w:rsidRPr="00A96FE4" w:rsidRDefault="002D214F" w:rsidP="007D6210">
      <w:pPr>
        <w:jc w:val="both"/>
        <w:rPr>
          <w:bCs/>
          <w:sz w:val="16"/>
          <w:szCs w:val="16"/>
        </w:rPr>
      </w:pPr>
    </w:p>
    <w:p w14:paraId="1316B0DC" w14:textId="26860C4A" w:rsidR="007D6210" w:rsidRDefault="007D6210" w:rsidP="007D6210">
      <w:pPr>
        <w:jc w:val="both"/>
        <w:rPr>
          <w:bCs/>
          <w:sz w:val="24"/>
          <w:szCs w:val="24"/>
        </w:rPr>
      </w:pPr>
      <w:r w:rsidRPr="001942D2">
        <w:rPr>
          <w:b/>
          <w:sz w:val="24"/>
          <w:szCs w:val="24"/>
        </w:rPr>
        <w:t>Hand Gesture Recognition:</w:t>
      </w:r>
      <w:r w:rsidRPr="001942D2">
        <w:rPr>
          <w:bCs/>
          <w:sz w:val="24"/>
          <w:szCs w:val="24"/>
        </w:rPr>
        <w:t xml:space="preserve"> Many researchers have focused on developing computer vision techniques for recognizing hand gestures in sign language. This involves analyzing video footage of a signer and tracking the movement of the hands, fingers, and other body parts to detect and recognize specific signs. Techniques used in this area of research include optical flow analysis, feature extraction, and machine learning algorithms.</w:t>
      </w:r>
    </w:p>
    <w:p w14:paraId="7F923318" w14:textId="77777777" w:rsidR="002D214F" w:rsidRPr="00A96FE4" w:rsidRDefault="002D214F" w:rsidP="007D6210">
      <w:pPr>
        <w:jc w:val="both"/>
        <w:rPr>
          <w:bCs/>
          <w:sz w:val="16"/>
          <w:szCs w:val="16"/>
        </w:rPr>
      </w:pPr>
    </w:p>
    <w:p w14:paraId="0B4CE886" w14:textId="276C1879" w:rsidR="002D214F" w:rsidRPr="00B32D34" w:rsidRDefault="007D6210" w:rsidP="007D6210">
      <w:pPr>
        <w:jc w:val="both"/>
        <w:rPr>
          <w:bCs/>
          <w:sz w:val="24"/>
          <w:szCs w:val="24"/>
        </w:rPr>
      </w:pPr>
      <w:r w:rsidRPr="001942D2">
        <w:rPr>
          <w:b/>
          <w:sz w:val="24"/>
          <w:szCs w:val="24"/>
        </w:rPr>
        <w:t>Sign Language Translation:</w:t>
      </w:r>
      <w:r w:rsidRPr="001942D2">
        <w:rPr>
          <w:bCs/>
          <w:sz w:val="24"/>
          <w:szCs w:val="24"/>
        </w:rPr>
        <w:t xml:space="preserve"> In addition to detecting and recognizing sign language gestures, researchers have also focused on developing systems that can translate these gestures into spoken or written language. This involves using machine learning algorithms and natural language processing techniques to </w:t>
      </w:r>
      <w:r w:rsidRPr="001942D2">
        <w:rPr>
          <w:bCs/>
          <w:sz w:val="24"/>
          <w:szCs w:val="24"/>
        </w:rPr>
        <w:t>analyses the gestures and convert them into text or speech.</w:t>
      </w:r>
    </w:p>
    <w:p w14:paraId="5167AC1C" w14:textId="577CE494" w:rsidR="007D6210" w:rsidRDefault="007D6210" w:rsidP="007D6210">
      <w:pPr>
        <w:jc w:val="both"/>
        <w:rPr>
          <w:bCs/>
          <w:sz w:val="24"/>
          <w:szCs w:val="24"/>
        </w:rPr>
      </w:pPr>
      <w:r w:rsidRPr="001942D2">
        <w:rPr>
          <w:b/>
          <w:sz w:val="24"/>
          <w:szCs w:val="24"/>
        </w:rPr>
        <w:t>Wearable Technologies:</w:t>
      </w:r>
      <w:r w:rsidRPr="001942D2">
        <w:rPr>
          <w:bCs/>
          <w:sz w:val="24"/>
          <w:szCs w:val="24"/>
        </w:rPr>
        <w:t xml:space="preserve"> Another area of research in sign language detection involves the use of wearable technologies such as gloves and wristbands to track hand and finger movements in real-time. These technologies can be used to provide more accurate and real-time sign language recognition, making it easier for deaf and hard of hearing individuals to communicate with the hearing world.</w:t>
      </w:r>
    </w:p>
    <w:p w14:paraId="6D59E08C" w14:textId="77777777" w:rsidR="00A96FE4" w:rsidRPr="00A96FE4" w:rsidRDefault="00A96FE4" w:rsidP="007D6210">
      <w:pPr>
        <w:jc w:val="both"/>
        <w:rPr>
          <w:bCs/>
          <w:sz w:val="16"/>
          <w:szCs w:val="16"/>
        </w:rPr>
      </w:pPr>
    </w:p>
    <w:p w14:paraId="114296ED" w14:textId="547533B7" w:rsidR="007D6210" w:rsidRDefault="007D6210" w:rsidP="007D6210">
      <w:pPr>
        <w:jc w:val="both"/>
        <w:rPr>
          <w:bCs/>
          <w:sz w:val="24"/>
          <w:szCs w:val="24"/>
        </w:rPr>
      </w:pPr>
      <w:r w:rsidRPr="001942D2">
        <w:rPr>
          <w:b/>
          <w:sz w:val="24"/>
          <w:szCs w:val="24"/>
        </w:rPr>
        <w:t>Sign Language Datasets:</w:t>
      </w:r>
      <w:r w:rsidRPr="001942D2">
        <w:rPr>
          <w:bCs/>
          <w:sz w:val="24"/>
          <w:szCs w:val="24"/>
        </w:rPr>
        <w:t xml:space="preserve"> To support the development of sign language detection algorithms, researchers have also created large datasets of sign language gestures. These datasets are used to train and test machine learning algorithms, and they help researchers to better understand the complex grammar and syntax of sign language.</w:t>
      </w:r>
    </w:p>
    <w:p w14:paraId="2F4DD6E9" w14:textId="77777777" w:rsidR="007D6210" w:rsidRPr="001942D2" w:rsidRDefault="007D6210" w:rsidP="007D6210">
      <w:pPr>
        <w:jc w:val="both"/>
        <w:rPr>
          <w:bCs/>
          <w:sz w:val="24"/>
          <w:szCs w:val="24"/>
        </w:rPr>
      </w:pPr>
    </w:p>
    <w:p w14:paraId="42A4B307" w14:textId="77777777" w:rsidR="007D6210" w:rsidRDefault="007D6210" w:rsidP="007D6210">
      <w:pPr>
        <w:jc w:val="both"/>
        <w:rPr>
          <w:bCs/>
          <w:sz w:val="24"/>
          <w:szCs w:val="24"/>
        </w:rPr>
      </w:pPr>
      <w:r w:rsidRPr="001942D2">
        <w:rPr>
          <w:bCs/>
          <w:sz w:val="24"/>
          <w:szCs w:val="24"/>
        </w:rPr>
        <w:t>Overall, there is a significant amount of ongoing research and development in sign language detection, and the field is expected to continue to grow as new technologies and algorithms are developed.</w:t>
      </w:r>
    </w:p>
    <w:p w14:paraId="75AE8A85" w14:textId="4404F818" w:rsidR="009731B3" w:rsidRPr="00A96FE4" w:rsidRDefault="009731B3" w:rsidP="009731B3">
      <w:pPr>
        <w:shd w:val="clear" w:color="auto" w:fill="FFFFFF"/>
        <w:jc w:val="both"/>
        <w:rPr>
          <w:b/>
          <w:color w:val="333333"/>
          <w:spacing w:val="5"/>
          <w:sz w:val="20"/>
          <w:szCs w:val="20"/>
          <w:shd w:val="clear" w:color="auto" w:fill="FFFFFF"/>
        </w:rPr>
      </w:pPr>
    </w:p>
    <w:p w14:paraId="3401BAF1" w14:textId="17D67C43" w:rsidR="001F0A95" w:rsidRPr="001F0A95" w:rsidRDefault="001F0A95" w:rsidP="00B11BEC">
      <w:pPr>
        <w:pStyle w:val="ListParagraph"/>
        <w:widowControl/>
        <w:numPr>
          <w:ilvl w:val="0"/>
          <w:numId w:val="5"/>
        </w:numPr>
        <w:autoSpaceDE/>
        <w:autoSpaceDN/>
        <w:spacing w:after="160" w:line="259" w:lineRule="auto"/>
        <w:ind w:left="567"/>
        <w:contextualSpacing/>
        <w:jc w:val="center"/>
        <w:rPr>
          <w:b/>
          <w:bCs/>
          <w:sz w:val="24"/>
          <w:szCs w:val="24"/>
        </w:rPr>
      </w:pPr>
      <w:r w:rsidRPr="001F0A95">
        <w:rPr>
          <w:b/>
          <w:bCs/>
          <w:sz w:val="24"/>
          <w:szCs w:val="24"/>
        </w:rPr>
        <w:t>LITERATURE SURVEY</w:t>
      </w:r>
    </w:p>
    <w:p w14:paraId="3D7540AA" w14:textId="77777777" w:rsidR="004B7C4C" w:rsidRPr="00A96FE4" w:rsidRDefault="004B7C4C">
      <w:pPr>
        <w:spacing w:line="259" w:lineRule="auto"/>
        <w:jc w:val="both"/>
        <w:rPr>
          <w:sz w:val="16"/>
          <w:szCs w:val="16"/>
        </w:rPr>
      </w:pPr>
    </w:p>
    <w:p w14:paraId="7EF83448" w14:textId="49EBE110" w:rsidR="00ED7622" w:rsidRDefault="00ED7622" w:rsidP="00ED7622">
      <w:pPr>
        <w:jc w:val="both"/>
        <w:rPr>
          <w:sz w:val="24"/>
          <w:szCs w:val="24"/>
        </w:rPr>
      </w:pPr>
      <w:r w:rsidRPr="009F2988">
        <w:rPr>
          <w:b/>
          <w:bCs/>
          <w:sz w:val="24"/>
          <w:szCs w:val="24"/>
        </w:rPr>
        <w:t>Mr. J. J</w:t>
      </w:r>
      <w:r w:rsidR="00540402">
        <w:rPr>
          <w:b/>
          <w:bCs/>
          <w:sz w:val="24"/>
          <w:szCs w:val="24"/>
        </w:rPr>
        <w:t xml:space="preserve"> </w:t>
      </w:r>
      <w:r w:rsidRPr="009F2988">
        <w:rPr>
          <w:b/>
          <w:bCs/>
          <w:sz w:val="24"/>
          <w:szCs w:val="24"/>
        </w:rPr>
        <w:t xml:space="preserve">et al., </w:t>
      </w:r>
      <w:r w:rsidRPr="009F2988">
        <w:rPr>
          <w:b/>
          <w:bCs/>
          <w:sz w:val="24"/>
          <w:szCs w:val="24"/>
        </w:rPr>
        <w:fldChar w:fldCharType="begin" w:fldLock="1"/>
      </w:r>
      <w:r w:rsidR="000B7DC4">
        <w:rPr>
          <w:b/>
          <w:bCs/>
          <w:sz w:val="24"/>
          <w:szCs w:val="24"/>
        </w:rPr>
        <w:instrText>ADDIN CSL_CITATION {"citationItems":[{"id":"ITEM-1","itemData":{"DOI":"10.22161/ijaers.5.4.7","ISSN":"23496495","author":[{"dropping-particle":"","family":"Godwin","given":"Mr. J. Jijin","non-dropping-particle":"","parse-names":false,"suffix":""},{"dropping-particle":"","family":"S","given":"Pavithra","non-dropping-particle":"","parse-names":false,"suffix":""},{"dropping-particle":"","family":"S","given":"Nandini","non-dropping-particle":"","parse-names":false,"suffix":""},{"dropping-particle":"","family":"R","given":"Shree Shankari","non-dropping-particle":"","parse-names":false,"suffix":""}],"container-title":"International Journal of Advanced Engineering Research and Science","id":"ITEM-1","issue":"4","issued":{"date-parts":[["2018"]]},"page":"46-52","title":"Support Vector Machine based Image Classification for Deaf and Mute People","type":"article-journal","volume":"5"},"uris":["http://www.mendeley.com/documents/?uuid=cab9de80-1a8f-4638-9a01-8c708bdf7217"]}],"mendeley":{"formattedCitation":"[4]","plainTextFormattedCitation":"[4]","previouslyFormattedCitation":"[4]"},"properties":{"noteIndex":0},"schema":"https://github.com/citation-style-language/schema/raw/master/csl-citation.json"}</w:instrText>
      </w:r>
      <w:r w:rsidRPr="009F2988">
        <w:rPr>
          <w:b/>
          <w:bCs/>
          <w:sz w:val="24"/>
          <w:szCs w:val="24"/>
        </w:rPr>
        <w:fldChar w:fldCharType="separate"/>
      </w:r>
      <w:r w:rsidR="00E22EEE" w:rsidRPr="00E22EEE">
        <w:rPr>
          <w:bCs/>
          <w:noProof/>
          <w:sz w:val="24"/>
          <w:szCs w:val="24"/>
        </w:rPr>
        <w:t>[4]</w:t>
      </w:r>
      <w:r w:rsidRPr="009F2988">
        <w:rPr>
          <w:b/>
          <w:bCs/>
          <w:sz w:val="24"/>
          <w:szCs w:val="24"/>
        </w:rPr>
        <w:fldChar w:fldCharType="end"/>
      </w:r>
      <w:r w:rsidRPr="009F2988">
        <w:rPr>
          <w:sz w:val="24"/>
          <w:szCs w:val="24"/>
        </w:rPr>
        <w:t xml:space="preserve"> The authors discussed various hand gesture and sign language detection and recognition that have been put forth in the past by numerous researchers. </w:t>
      </w:r>
      <w:r w:rsidR="005161B8" w:rsidRPr="005161B8">
        <w:rPr>
          <w:sz w:val="24"/>
          <w:szCs w:val="24"/>
        </w:rPr>
        <w:t>For the dumb and the deaf, sign language is their sole form of communication. These persons with physical disabilities use sign language to express their emotions and ideas to others.</w:t>
      </w:r>
    </w:p>
    <w:p w14:paraId="450B25B2" w14:textId="57B1F182" w:rsidR="00E22EEE" w:rsidRDefault="00E22EEE" w:rsidP="00ED7622">
      <w:pPr>
        <w:jc w:val="both"/>
        <w:rPr>
          <w:sz w:val="24"/>
          <w:szCs w:val="24"/>
        </w:rPr>
      </w:pPr>
    </w:p>
    <w:p w14:paraId="0A168B03" w14:textId="77777777" w:rsidR="00C112B6" w:rsidRPr="00ED1439" w:rsidRDefault="00E22EEE" w:rsidP="00C112B6">
      <w:pPr>
        <w:widowControl/>
        <w:autoSpaceDE/>
        <w:autoSpaceDN/>
        <w:jc w:val="both"/>
        <w:rPr>
          <w:sz w:val="24"/>
          <w:szCs w:val="24"/>
        </w:rPr>
      </w:pPr>
      <w:r w:rsidRPr="00F62F84">
        <w:rPr>
          <w:b/>
          <w:bCs/>
          <w:sz w:val="24"/>
          <w:szCs w:val="24"/>
          <w:lang w:val="en-IN" w:eastAsia="en-IN"/>
        </w:rPr>
        <w:t xml:space="preserve">Sruthi, R Rao et al., </w:t>
      </w:r>
      <w:r>
        <w:rPr>
          <w:b/>
          <w:bCs/>
          <w:sz w:val="24"/>
          <w:szCs w:val="24"/>
          <w:lang w:val="en-IN" w:eastAsia="en-IN"/>
        </w:rPr>
        <w:fldChar w:fldCharType="begin" w:fldLock="1"/>
      </w:r>
      <w:r w:rsidR="000B7DC4">
        <w:rPr>
          <w:b/>
          <w:bCs/>
          <w:sz w:val="24"/>
          <w:szCs w:val="24"/>
          <w:lang w:val="en-IN" w:eastAsia="en-IN"/>
        </w:rPr>
        <w:instrText>ADDIN CSL_CITATION {"citationItems":[{"id":"ITEM-1","itemData":{"author":[{"dropping-particle":"","family":"Sruthi","given":"R","non-dropping-particle":"","parse-names":false,"suffix":""},{"dropping-particle":"","family":"Rao","given":"B Venkateswara","non-dropping-particle":"","parse-names":false,"suffix":""},{"dropping-particle":"","family":"Nagapravallika","given":"P","non-dropping-particle":"","parse-names":false,"suffix":""},{"dropping-particle":"","family":"Harikrishna","given":"G","non-dropping-particle":"","parse-names":false,"suffix":""},{"dropping-particle":"","family":"Babu","given":"K Narendra","non-dropping-particle":"","parse-names":false,"suffix":""}],"id":"ITEM-1","issued":{"date-parts":[["2018"]]},"page":"3-6","title":"Vision Based Sign Language By Using Matlab","type":"article-journal"},"uris":["http://www.mendeley.com/documents/?uuid=be125458-0af4-44e3-ba7b-be2b445fa085"]}],"mendeley":{"formattedCitation":"[5]","plainTextFormattedCitation":"[5]","previouslyFormattedCitation":"[5]"},"properties":{"noteIndex":0},"schema":"https://github.com/citation-style-language/schema/raw/master/csl-citation.json"}</w:instrText>
      </w:r>
      <w:r>
        <w:rPr>
          <w:b/>
          <w:bCs/>
          <w:sz w:val="24"/>
          <w:szCs w:val="24"/>
          <w:lang w:val="en-IN" w:eastAsia="en-IN"/>
        </w:rPr>
        <w:fldChar w:fldCharType="separate"/>
      </w:r>
      <w:r w:rsidRPr="00E22EEE">
        <w:rPr>
          <w:bCs/>
          <w:noProof/>
          <w:sz w:val="24"/>
          <w:szCs w:val="24"/>
          <w:lang w:val="en-IN" w:eastAsia="en-IN"/>
        </w:rPr>
        <w:t>[5]</w:t>
      </w:r>
      <w:r>
        <w:rPr>
          <w:b/>
          <w:bCs/>
          <w:sz w:val="24"/>
          <w:szCs w:val="24"/>
          <w:lang w:val="en-IN" w:eastAsia="en-IN"/>
        </w:rPr>
        <w:fldChar w:fldCharType="end"/>
      </w:r>
      <w:r w:rsidR="00F04581" w:rsidRPr="00F04581">
        <w:t xml:space="preserve"> </w:t>
      </w:r>
      <w:r w:rsidR="00C112B6" w:rsidRPr="00BB232C">
        <w:rPr>
          <w:sz w:val="24"/>
          <w:szCs w:val="24"/>
        </w:rPr>
        <w:t>With the help of this study's work, average people can use a sample hand gesture detection system to better connect with special persons. The aforementioned research work is concerned with the problem of real-time gesture identification in the sign language used by the deaf community. The problem is based on the processing of images and utilizes Color Classification, Skin Detection, Segmentation Methods, Picture Filtering, and Feature Matching techniques. This system recognizes gestures from American Sign Language (ASL), including the letters and some of its sentences.</w:t>
      </w:r>
    </w:p>
    <w:p w14:paraId="47F7CBBC" w14:textId="1DDF98D5" w:rsidR="00F04581" w:rsidRDefault="00F04581" w:rsidP="00E22EEE">
      <w:pPr>
        <w:widowControl/>
        <w:autoSpaceDE/>
        <w:autoSpaceDN/>
        <w:jc w:val="both"/>
        <w:rPr>
          <w:sz w:val="24"/>
          <w:szCs w:val="24"/>
        </w:rPr>
      </w:pPr>
    </w:p>
    <w:p w14:paraId="6D9B76DA" w14:textId="7CF66353" w:rsidR="00ED7622" w:rsidRDefault="000B7DC4" w:rsidP="00ED7622">
      <w:pPr>
        <w:jc w:val="both"/>
        <w:rPr>
          <w:sz w:val="24"/>
          <w:szCs w:val="24"/>
        </w:rPr>
      </w:pPr>
      <w:r w:rsidRPr="00275804">
        <w:rPr>
          <w:b/>
          <w:bCs/>
          <w:sz w:val="24"/>
          <w:szCs w:val="24"/>
        </w:rPr>
        <w:t>Pramada, Sawant</w:t>
      </w:r>
      <w:r>
        <w:rPr>
          <w:sz w:val="24"/>
          <w:szCs w:val="24"/>
        </w:rPr>
        <w:t xml:space="preserve"> </w:t>
      </w:r>
      <w:r w:rsidRPr="003C1DA5">
        <w:rPr>
          <w:b/>
          <w:bCs/>
          <w:sz w:val="24"/>
          <w:szCs w:val="24"/>
        </w:rPr>
        <w:t>et al.,</w:t>
      </w:r>
      <w:r w:rsidRPr="00275804">
        <w:rPr>
          <w:sz w:val="24"/>
          <w:szCs w:val="24"/>
        </w:rPr>
        <w:t xml:space="preserve"> </w:t>
      </w:r>
      <w:r>
        <w:rPr>
          <w:sz w:val="24"/>
          <w:szCs w:val="24"/>
        </w:rPr>
        <w:fldChar w:fldCharType="begin" w:fldLock="1"/>
      </w:r>
      <w:r>
        <w:rPr>
          <w:sz w:val="24"/>
          <w:szCs w:val="24"/>
        </w:rPr>
        <w:instrText>ADDIN CSL_CITATION {"citationItems":[{"id":"ITEM-1","itemData":{"DOI":"10.9790/3021-03224551","ISSN":"22788719","author":[{"dropping-particle":"","family":"Pramada","given":"Sawant","non-dropping-particle":"","parse-names":false,"suffix":""}],"container-title":"IOSR Journal of Engineering","id":"ITEM-1","issue":"02","issued":{"date-parts":[["2013"]]},"page":"45-51","title":"Intelligent Sign Language Recognition Using Image Processing","type":"article-journal","volume":"03"},"uris":["http://www.mendeley.com/documents/?uuid=429f4cb9-d667-4101-9d35-7760ca7916b2"]}],"mendeley":{"formattedCitation":"[6]","plainTextFormattedCitation":"[6]"},"properties":{"noteIndex":0},"schema":"https://github.com/citation-style-language/schema/raw/master/csl-citation.json"}</w:instrText>
      </w:r>
      <w:r>
        <w:rPr>
          <w:sz w:val="24"/>
          <w:szCs w:val="24"/>
        </w:rPr>
        <w:fldChar w:fldCharType="separate"/>
      </w:r>
      <w:r w:rsidRPr="000B7DC4">
        <w:rPr>
          <w:noProof/>
          <w:sz w:val="24"/>
          <w:szCs w:val="24"/>
        </w:rPr>
        <w:t>[6]</w:t>
      </w:r>
      <w:r>
        <w:rPr>
          <w:sz w:val="24"/>
          <w:szCs w:val="24"/>
        </w:rPr>
        <w:fldChar w:fldCharType="end"/>
      </w:r>
      <w:r>
        <w:rPr>
          <w:sz w:val="24"/>
          <w:szCs w:val="24"/>
        </w:rPr>
        <w:t xml:space="preserve"> </w:t>
      </w:r>
      <w:r w:rsidR="009D0230" w:rsidRPr="000F1D9D">
        <w:rPr>
          <w:sz w:val="24"/>
          <w:szCs w:val="24"/>
        </w:rPr>
        <w:t xml:space="preserve">The barrier that is put up between people who are disabled or </w:t>
      </w:r>
      <w:r w:rsidR="009D0230" w:rsidRPr="000F1D9D">
        <w:rPr>
          <w:sz w:val="24"/>
          <w:szCs w:val="24"/>
        </w:rPr>
        <w:lastRenderedPageBreak/>
        <w:t xml:space="preserve">handicapped and the average person is one of our society's biggest flaws. </w:t>
      </w:r>
      <w:r w:rsidR="009D0230" w:rsidRPr="00BA523F">
        <w:rPr>
          <w:sz w:val="24"/>
          <w:szCs w:val="24"/>
        </w:rPr>
        <w:t>The only method we can disseminate ideas or a statement is through interaction, yet those who have disabilities (such those who are deaf or foolish) find it challenging to interact with others in a typical way.</w:t>
      </w:r>
      <w:r w:rsidR="009D0230" w:rsidRPr="000F1D9D">
        <w:rPr>
          <w:sz w:val="24"/>
          <w:szCs w:val="24"/>
        </w:rPr>
        <w:t xml:space="preserve"> Many people who are deaf or dumb rely on sign language as their primary form of communication. To make it easier for the deaf to interact with the hearing community, sign language recognition (SLR) tries to automatically translate sign languages. With the aid of the SURF method and image processing, this method recognizes and extracts hand 23 motion features. MATLAB software is used for all of this work.</w:t>
      </w:r>
      <w:r w:rsidR="009D0230" w:rsidRPr="00275804">
        <w:rPr>
          <w:sz w:val="24"/>
          <w:szCs w:val="24"/>
        </w:rPr>
        <w:t xml:space="preserve"> </w:t>
      </w:r>
      <w:r w:rsidR="009D0230" w:rsidRPr="000F1D9D">
        <w:rPr>
          <w:sz w:val="24"/>
          <w:szCs w:val="24"/>
        </w:rPr>
        <w:t xml:space="preserve">This method makes it simple to instruct a deaf and </w:t>
      </w:r>
      <w:r w:rsidR="009D0230">
        <w:rPr>
          <w:sz w:val="24"/>
          <w:szCs w:val="24"/>
        </w:rPr>
        <w:t>mute</w:t>
      </w:r>
      <w:r w:rsidR="009D0230" w:rsidRPr="000F1D9D">
        <w:rPr>
          <w:sz w:val="24"/>
          <w:szCs w:val="24"/>
        </w:rPr>
        <w:t xml:space="preserve"> individual.</w:t>
      </w:r>
    </w:p>
    <w:p w14:paraId="134D7359" w14:textId="77777777" w:rsidR="009D0230" w:rsidRPr="00A96FE4" w:rsidRDefault="009D0230" w:rsidP="00ED7622">
      <w:pPr>
        <w:jc w:val="both"/>
        <w:rPr>
          <w:sz w:val="16"/>
          <w:szCs w:val="16"/>
        </w:rPr>
      </w:pPr>
    </w:p>
    <w:p w14:paraId="12FAAEBC" w14:textId="56C459FA" w:rsidR="00ED7622" w:rsidRDefault="00ED7622" w:rsidP="00ED7622">
      <w:pPr>
        <w:jc w:val="both"/>
        <w:rPr>
          <w:color w:val="000000"/>
          <w:sz w:val="24"/>
          <w:szCs w:val="24"/>
        </w:rPr>
      </w:pPr>
      <w:r w:rsidRPr="009F2988">
        <w:rPr>
          <w:b/>
          <w:bCs/>
          <w:sz w:val="24"/>
          <w:szCs w:val="24"/>
        </w:rPr>
        <w:t>Arora et al.,</w:t>
      </w:r>
      <w:r w:rsidRPr="009F2988">
        <w:rPr>
          <w:b/>
          <w:bCs/>
          <w:sz w:val="24"/>
          <w:szCs w:val="24"/>
        </w:rPr>
        <w:fldChar w:fldCharType="begin" w:fldLock="1"/>
      </w:r>
      <w:r w:rsidR="000B7DC4">
        <w:rPr>
          <w:b/>
          <w:bCs/>
          <w:sz w:val="24"/>
          <w:szCs w:val="24"/>
        </w:rPr>
        <w:instrText>ADDIN CSL_CITATION {"citationItems":[{"id":"ITEM-1","itemData":{"DOI":"10.1504/IJBIDM.2018.088428","ISSN":"17438195","abstract":"According to World Health Organization, over 5% of the world's population have hearing and speaking disabilities. The primary language of communication for people who are deaf and mute is the sign language. The proposed system aims to recognise the American Sign Language and converts it to text. Input given to the system is an image of the hand depicting the necessary alphabet. The histogram of the input image is then computed and checked for similarity with the histograms of pre-saved images by using the Bhattacharyya Distance Metric. Implementation of the system will be a small step in overcoming the social barrier of communication between the deaf-mute people and the people who do not understand sign language. OpenCV is used as a tool for implementing proposed system.","author":[{"dropping-particle":"","family":"Arora","given":"Sandhya","non-dropping-particle":"","parse-names":false,"suffix":""},{"dropping-particle":"","family":"Roy","given":"Ananya","non-dropping-particle":"","parse-names":false,"suffix":""}],"container-title":"International Journal of Business Intelligence and Data Mining","id":"ITEM-1","issue":"1-3","issued":{"date-parts":[["2018"]]},"page":"163-176","publisher":"Inderscience Publishers","title":"Recognition of sign language using image processing","type":"paper-conference","volume":"13"},"uris":["http://www.mendeley.com/documents/?uuid=ef1fce31-18ac-3034-8ad7-bbdfc6c89d47"]}],"mendeley":{"formattedCitation":"[7]","plainTextFormattedCitation":"[7]","previouslyFormattedCitation":"[6]"},"properties":{"noteIndex":0},"schema":"https://github.com/citation-style-language/schema/raw/master/csl-citation.json"}</w:instrText>
      </w:r>
      <w:r w:rsidRPr="009F2988">
        <w:rPr>
          <w:b/>
          <w:bCs/>
          <w:sz w:val="24"/>
          <w:szCs w:val="24"/>
        </w:rPr>
        <w:fldChar w:fldCharType="separate"/>
      </w:r>
      <w:r w:rsidR="000B7DC4" w:rsidRPr="000B7DC4">
        <w:rPr>
          <w:bCs/>
          <w:noProof/>
          <w:sz w:val="24"/>
          <w:szCs w:val="24"/>
        </w:rPr>
        <w:t>[7]</w:t>
      </w:r>
      <w:r w:rsidRPr="009F2988">
        <w:rPr>
          <w:b/>
          <w:bCs/>
          <w:sz w:val="24"/>
          <w:szCs w:val="24"/>
        </w:rPr>
        <w:fldChar w:fldCharType="end"/>
      </w:r>
      <w:r w:rsidRPr="009F2988">
        <w:rPr>
          <w:sz w:val="24"/>
          <w:szCs w:val="24"/>
        </w:rPr>
        <w:t xml:space="preserve"> </w:t>
      </w:r>
      <w:r w:rsidRPr="009F2988">
        <w:rPr>
          <w:color w:val="000000"/>
          <w:sz w:val="24"/>
          <w:szCs w:val="24"/>
        </w:rPr>
        <w:t>A technique for image processing (the identification of skin and marker pixels) has been utilized to recognize English alphabetic sign language without needing the hand to be exactly aligned to the camera. This system uses a simple and highly accurate coordinate computation, color calibration, and pattern matching algorithm for segmentation, the threshold used to extract features, and recognition. However, users must wear a particular colour band on their fingers.</w:t>
      </w:r>
    </w:p>
    <w:p w14:paraId="7DB70C0C" w14:textId="77777777" w:rsidR="00ED7622" w:rsidRPr="00A96FE4" w:rsidRDefault="00ED7622" w:rsidP="00ED7622">
      <w:pPr>
        <w:jc w:val="both"/>
        <w:rPr>
          <w:sz w:val="16"/>
          <w:szCs w:val="16"/>
        </w:rPr>
      </w:pPr>
    </w:p>
    <w:p w14:paraId="360E3073" w14:textId="798B1384" w:rsidR="00ED7622" w:rsidRDefault="00ED7622" w:rsidP="00ED7622">
      <w:pPr>
        <w:jc w:val="both"/>
        <w:rPr>
          <w:color w:val="000000"/>
          <w:sz w:val="24"/>
          <w:szCs w:val="24"/>
        </w:rPr>
      </w:pPr>
      <w:r w:rsidRPr="009F2988">
        <w:rPr>
          <w:b/>
          <w:bCs/>
          <w:color w:val="000000"/>
          <w:sz w:val="24"/>
          <w:szCs w:val="24"/>
        </w:rPr>
        <w:t>Rugia S.T. Kamal et al.,</w:t>
      </w:r>
      <w:r w:rsidRPr="009F2988">
        <w:rPr>
          <w:b/>
          <w:bCs/>
          <w:color w:val="000000"/>
          <w:sz w:val="24"/>
          <w:szCs w:val="24"/>
        </w:rPr>
        <w:fldChar w:fldCharType="begin" w:fldLock="1"/>
      </w:r>
      <w:r w:rsidR="000B7DC4">
        <w:rPr>
          <w:b/>
          <w:bCs/>
          <w:color w:val="000000"/>
          <w:sz w:val="24"/>
          <w:szCs w:val="24"/>
        </w:rPr>
        <w:instrText>ADDIN CSL_CITATION {"citationItems":[{"id":"ITEM-1","itemData":{"id":"ITEM-1","issued":{"date-parts":[["0"]]},"title":"View of A Hand Gesture Recognition System for Deaf-Mute Individuals","type":"article-journal"},"uris":["http://www.mendeley.com/documents/?uuid=1f423471-ab5d-3ada-b4bd-428144cca766"]}],"mendeley":{"formattedCitation":"[8]","plainTextFormattedCitation":"[8]","previouslyFormattedCitation":"[7]"},"properties":{"noteIndex":0},"schema":"https://github.com/citation-style-language/schema/raw/master/csl-citation.json"}</w:instrText>
      </w:r>
      <w:r w:rsidRPr="009F2988">
        <w:rPr>
          <w:b/>
          <w:bCs/>
          <w:color w:val="000000"/>
          <w:sz w:val="24"/>
          <w:szCs w:val="24"/>
        </w:rPr>
        <w:fldChar w:fldCharType="separate"/>
      </w:r>
      <w:r w:rsidR="000B7DC4" w:rsidRPr="000B7DC4">
        <w:rPr>
          <w:bCs/>
          <w:noProof/>
          <w:color w:val="000000"/>
          <w:sz w:val="24"/>
          <w:szCs w:val="24"/>
        </w:rPr>
        <w:t>[8]</w:t>
      </w:r>
      <w:r w:rsidRPr="009F2988">
        <w:rPr>
          <w:b/>
          <w:bCs/>
          <w:color w:val="000000"/>
          <w:sz w:val="24"/>
          <w:szCs w:val="24"/>
        </w:rPr>
        <w:fldChar w:fldCharType="end"/>
      </w:r>
      <w:r w:rsidRPr="009F2988">
        <w:rPr>
          <w:color w:val="000000"/>
          <w:sz w:val="24"/>
          <w:szCs w:val="24"/>
        </w:rPr>
        <w:t xml:space="preserve"> The overall goal of the project is to make communication simpler between regular people and persons who are deaf or dumb by accurately translating sign language to voice or text.</w:t>
      </w:r>
      <w:r w:rsidRPr="009F2988">
        <w:rPr>
          <w:sz w:val="24"/>
          <w:szCs w:val="24"/>
        </w:rPr>
        <w:t xml:space="preserve"> </w:t>
      </w:r>
      <w:r w:rsidRPr="009F2988">
        <w:rPr>
          <w:color w:val="000000"/>
          <w:sz w:val="24"/>
          <w:szCs w:val="24"/>
        </w:rPr>
        <w:t>The mute and the deaf communicate through sign language, but it can be confusing to anyone who are not familiar with it. Therefore, a gadget that can convert gestures into speech and text must be created. This will be a big step in enabling deaf and mute persons to interact with the general public.</w:t>
      </w:r>
    </w:p>
    <w:p w14:paraId="1463A88A" w14:textId="77777777" w:rsidR="002D214F" w:rsidRPr="00A96FE4" w:rsidRDefault="002D214F" w:rsidP="00ED7622">
      <w:pPr>
        <w:jc w:val="both"/>
        <w:rPr>
          <w:color w:val="000000"/>
          <w:sz w:val="16"/>
          <w:szCs w:val="16"/>
        </w:rPr>
      </w:pPr>
    </w:p>
    <w:p w14:paraId="5965708F" w14:textId="068D91E7" w:rsidR="00ED7622" w:rsidRDefault="00ED7622" w:rsidP="00ED7622">
      <w:pPr>
        <w:jc w:val="both"/>
        <w:rPr>
          <w:sz w:val="24"/>
          <w:szCs w:val="24"/>
        </w:rPr>
      </w:pPr>
      <w:r w:rsidRPr="009F2988">
        <w:rPr>
          <w:b/>
          <w:bCs/>
          <w:sz w:val="24"/>
          <w:szCs w:val="24"/>
        </w:rPr>
        <w:t>Tahir Khan</w:t>
      </w:r>
      <w:r w:rsidRPr="009F2988">
        <w:rPr>
          <w:color w:val="000000"/>
          <w:sz w:val="24"/>
          <w:szCs w:val="24"/>
        </w:rPr>
        <w:t xml:space="preserve"> </w:t>
      </w:r>
      <w:r w:rsidRPr="009F2988">
        <w:rPr>
          <w:b/>
          <w:bCs/>
          <w:color w:val="000000"/>
          <w:sz w:val="24"/>
          <w:szCs w:val="24"/>
        </w:rPr>
        <w:t>et al.,</w:t>
      </w:r>
      <w:r w:rsidRPr="009F2988">
        <w:rPr>
          <w:b/>
          <w:bCs/>
          <w:color w:val="000000"/>
          <w:sz w:val="24"/>
          <w:szCs w:val="24"/>
        </w:rPr>
        <w:fldChar w:fldCharType="begin" w:fldLock="1"/>
      </w:r>
      <w:r w:rsidR="000B7DC4">
        <w:rPr>
          <w:b/>
          <w:bCs/>
          <w:color w:val="000000"/>
          <w:sz w:val="24"/>
          <w:szCs w:val="24"/>
        </w:rPr>
        <w:instrText>ADDIN CSL_CITATION {"citationItems":[{"id":"ITEM-1","itemData":{"ISSN":"2229-5518","abstract":"This research work presents a prototype system that helps to recognize hand gesture to normal people in order to communicate more effectively with the special people. Aforesaid research work focuses on the problem of gesture recognition in real time that sign language used by the community of deaf people. The problem addressed is based on Digital Image Processing using Color Segmentation, Skin Detection, Image Segmentation, Image Filtering, and Template Matching techniques. This system recognizes gestures of ASL (American Sign Language) including the alphabet and a subset of its words.","author":[{"dropping-particle":"","family":"Tahir Khan under supervision of Amir Hassan Pathan","given":"By","non-dropping-particle":"","parse-names":false,"suffix":""}],"container-title":"International Journal of Scientific &amp; Engineering Research","id":"ITEM-1","issue":"9","issued":{"date-parts":[["2015"]]},"page":"338","title":"Hand Gesture Recognition based on Digital Image Processing using MATLAB","type":"article-journal","volume":"6"},"uris":["http://www.mendeley.com/documents/?uuid=01d8370a-7b32-3f3b-9c9f-0738327e038f"]}],"mendeley":{"formattedCitation":"[9]","plainTextFormattedCitation":"[9]","previouslyFormattedCitation":"[8]"},"properties":{"noteIndex":0},"schema":"https://github.com/citation-style-language/schema/raw/master/csl-citation.json"}</w:instrText>
      </w:r>
      <w:r w:rsidRPr="009F2988">
        <w:rPr>
          <w:b/>
          <w:bCs/>
          <w:color w:val="000000"/>
          <w:sz w:val="24"/>
          <w:szCs w:val="24"/>
        </w:rPr>
        <w:fldChar w:fldCharType="separate"/>
      </w:r>
      <w:r w:rsidR="000B7DC4" w:rsidRPr="000B7DC4">
        <w:rPr>
          <w:bCs/>
          <w:noProof/>
          <w:color w:val="000000"/>
          <w:sz w:val="24"/>
          <w:szCs w:val="24"/>
        </w:rPr>
        <w:t>[9]</w:t>
      </w:r>
      <w:r w:rsidRPr="009F2988">
        <w:rPr>
          <w:b/>
          <w:bCs/>
          <w:color w:val="000000"/>
          <w:sz w:val="24"/>
          <w:szCs w:val="24"/>
        </w:rPr>
        <w:fldChar w:fldCharType="end"/>
      </w:r>
      <w:r w:rsidRPr="009F2988">
        <w:rPr>
          <w:color w:val="000000"/>
          <w:sz w:val="24"/>
          <w:szCs w:val="24"/>
        </w:rPr>
        <w:t xml:space="preserve"> </w:t>
      </w:r>
      <w:r w:rsidRPr="009F2988">
        <w:rPr>
          <w:sz w:val="24"/>
          <w:szCs w:val="24"/>
        </w:rPr>
        <w:t>The application of contemporary methods considerably broadens the potential applications of conventional microscopic techniques in the forensic area, enabling the collection of essential quantitative data in forensic studying the pedological phases and identifying the mineral phases, or the option of organic phase analysis directly in the SEM chamber.</w:t>
      </w:r>
    </w:p>
    <w:p w14:paraId="5148233E" w14:textId="77777777" w:rsidR="00A96FE4" w:rsidRPr="00A96FE4" w:rsidRDefault="00A96FE4" w:rsidP="00ED7622">
      <w:pPr>
        <w:jc w:val="both"/>
        <w:rPr>
          <w:sz w:val="16"/>
          <w:szCs w:val="16"/>
        </w:rPr>
      </w:pPr>
    </w:p>
    <w:p w14:paraId="239C146A" w14:textId="122953CB" w:rsidR="00ED7622" w:rsidRDefault="00ED7622" w:rsidP="00ED7622">
      <w:pPr>
        <w:jc w:val="both"/>
        <w:rPr>
          <w:sz w:val="24"/>
          <w:szCs w:val="24"/>
        </w:rPr>
      </w:pPr>
      <w:r w:rsidRPr="009F2988">
        <w:rPr>
          <w:b/>
          <w:bCs/>
          <w:sz w:val="24"/>
          <w:szCs w:val="24"/>
        </w:rPr>
        <w:t>Cao dong et al.,</w:t>
      </w:r>
      <w:r w:rsidRPr="009F2988">
        <w:rPr>
          <w:b/>
          <w:bCs/>
          <w:sz w:val="24"/>
          <w:szCs w:val="24"/>
        </w:rPr>
        <w:fldChar w:fldCharType="begin" w:fldLock="1"/>
      </w:r>
      <w:r w:rsidR="000B7DC4">
        <w:rPr>
          <w:b/>
          <w:bCs/>
          <w:sz w:val="24"/>
          <w:szCs w:val="24"/>
        </w:rPr>
        <w:instrText>ADDIN CSL_CITATION {"citationItems":[{"id":"ITEM-1","itemData":{"DOI":"10.1109/CVPRW.2015.7301347","ISBN":"9781467367592","ISSN":"21607516","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author":[{"dropping-particle":"","family":"Dong","given":"Cao","non-dropping-particle":"","parse-names":false,"suffix":""},{"dropping-particle":"","family":"Leu","given":"Ming C.","non-dropping-particle":"","parse-names":false,"suffix":""},{"dropping-particle":"","family":"Yin","given":"Zhaozheng","non-dropping-particle":"","parse-names":false,"suffix":""}],"container-title":"IEEE Computer Society Conference on Computer Vision and Pattern Recognition Workshops","id":"ITEM-1","issue":"April 2020","issued":{"date-parts":[["2015"]]},"page":"44-52","title":"American Sign Language alphabet recognition using Microsoft Kinect","type":"article-journal","volume":"2015-Octob"},"uris":["http://www.mendeley.com/documents/?uuid=7122b956-9e00-4ab3-8a67-b4b4e82f6034"]}],"mendeley":{"formattedCitation":"[10]","plainTextFormattedCitation":"[10]","previouslyFormattedCitation":"[9]"},"properties":{"noteIndex":0},"schema":"https://github.com/citation-style-language/schema/raw/master/csl-citation.json"}</w:instrText>
      </w:r>
      <w:r w:rsidRPr="009F2988">
        <w:rPr>
          <w:b/>
          <w:bCs/>
          <w:sz w:val="24"/>
          <w:szCs w:val="24"/>
        </w:rPr>
        <w:fldChar w:fldCharType="separate"/>
      </w:r>
      <w:r w:rsidR="000B7DC4" w:rsidRPr="000B7DC4">
        <w:rPr>
          <w:bCs/>
          <w:noProof/>
          <w:sz w:val="24"/>
          <w:szCs w:val="24"/>
        </w:rPr>
        <w:t>[10]</w:t>
      </w:r>
      <w:r w:rsidRPr="009F2988">
        <w:rPr>
          <w:b/>
          <w:bCs/>
          <w:sz w:val="24"/>
          <w:szCs w:val="24"/>
        </w:rPr>
        <w:fldChar w:fldCharType="end"/>
      </w:r>
      <w:r w:rsidRPr="009F2988">
        <w:rPr>
          <w:sz w:val="24"/>
          <w:szCs w:val="24"/>
        </w:rPr>
        <w:t xml:space="preserve"> In this study, the researcher recognized American sign language using Microsoft Kinect. </w:t>
      </w:r>
      <w:r w:rsidR="00262D33" w:rsidRPr="00262D33">
        <w:rPr>
          <w:sz w:val="24"/>
          <w:szCs w:val="24"/>
        </w:rPr>
        <w:t xml:space="preserve">A depth camera serves as the Kinect sensor in order to recognize the ASL alphabet. A distance adaptive technique </w:t>
      </w:r>
      <w:r w:rsidR="00262D33" w:rsidRPr="00262D33">
        <w:rPr>
          <w:sz w:val="24"/>
          <w:szCs w:val="24"/>
        </w:rPr>
        <w:t>was applied during the feature extraction procedure. Support vector machine and RF classifier methods are employed for classification. The data was trained using an ANN network.</w:t>
      </w:r>
      <w:r w:rsidRPr="009F2988">
        <w:rPr>
          <w:sz w:val="24"/>
          <w:szCs w:val="24"/>
        </w:rPr>
        <w:t>90% of the time, the system was accurate.</w:t>
      </w:r>
    </w:p>
    <w:p w14:paraId="1E408277" w14:textId="77777777" w:rsidR="00ED7622" w:rsidRPr="00A96FE4" w:rsidRDefault="00ED7622" w:rsidP="00ED7622">
      <w:pPr>
        <w:jc w:val="both"/>
        <w:rPr>
          <w:sz w:val="16"/>
          <w:szCs w:val="16"/>
        </w:rPr>
      </w:pPr>
    </w:p>
    <w:p w14:paraId="35C7E0A7" w14:textId="375FA6CA" w:rsidR="00ED7622" w:rsidRDefault="00ED7622" w:rsidP="00ED7622">
      <w:pPr>
        <w:jc w:val="both"/>
        <w:rPr>
          <w:sz w:val="24"/>
          <w:szCs w:val="24"/>
        </w:rPr>
      </w:pPr>
      <w:r w:rsidRPr="009F2988">
        <w:rPr>
          <w:b/>
          <w:bCs/>
          <w:noProof/>
          <w:sz w:val="24"/>
          <w:szCs w:val="24"/>
        </w:rPr>
        <w:t>Manisha U. Kakde</w:t>
      </w:r>
      <w:r w:rsidRPr="009F2988">
        <w:rPr>
          <w:b/>
          <w:bCs/>
          <w:sz w:val="24"/>
          <w:szCs w:val="24"/>
        </w:rPr>
        <w:t xml:space="preserve"> et al.,</w:t>
      </w:r>
      <w:r w:rsidRPr="009F2988">
        <w:rPr>
          <w:b/>
          <w:bCs/>
          <w:sz w:val="24"/>
          <w:szCs w:val="24"/>
        </w:rPr>
        <w:fldChar w:fldCharType="begin" w:fldLock="1"/>
      </w:r>
      <w:r w:rsidR="000B7DC4">
        <w:rPr>
          <w:b/>
          <w:bCs/>
          <w:sz w:val="24"/>
          <w:szCs w:val="24"/>
        </w:rPr>
        <w:instrText>ADDIN CSL_CITATION {"citationItems":[{"id":"ITEM-1","itemData":{"DOI":"10.17577/ijertv5is031036","abstract":"Communications between deaf-mute and a normal person have always been a challenging task. This paper reviews a different methods adopted to reduce barrier of communication by developing an assistive device for deaf-mute persons. The advancement in embedded systems, provides a space to design and develop a sign language translator system to assist the dumb people, there exist a number of assistant tools. The main objective is to develop a real time embedded device for physically challenged to aid their communication in effective means. Keywords—Sign","author":[{"dropping-particle":"","family":"Manisha U. Kakde","given":"","non-dropping-particle":"","parse-names":false,"suffix":""},{"dropping-particle":"","family":"Mahender G. Nakrani","given":"","non-dropping-particle":"","parse-names":false,"suffix":""},{"dropping-particle":"","family":"Amit M. Rawate","given":"","non-dropping-particle":"","parse-names":false,"suffix":""}],"container-title":"International Journal of Engineering Research and","id":"ITEM-1","issue":"03","issued":{"date-parts":[["2016"]]},"page":"590-592","title":"A Review Paper on Sign Language Recognition System For Deaf And Dumb People using Image Processing","type":"article-journal","volume":"V5"},"uris":["http://www.mendeley.com/documents/?uuid=d210e9f4-e33c-4eb5-87b4-08776a65fd40"]}],"mendeley":{"formattedCitation":"[11]","plainTextFormattedCitation":"[11]","previouslyFormattedCitation":"[10]"},"properties":{"noteIndex":0},"schema":"https://github.com/citation-style-language/schema/raw/master/csl-citation.json"}</w:instrText>
      </w:r>
      <w:r w:rsidRPr="009F2988">
        <w:rPr>
          <w:b/>
          <w:bCs/>
          <w:sz w:val="24"/>
          <w:szCs w:val="24"/>
        </w:rPr>
        <w:fldChar w:fldCharType="separate"/>
      </w:r>
      <w:r w:rsidR="000B7DC4" w:rsidRPr="000B7DC4">
        <w:rPr>
          <w:bCs/>
          <w:noProof/>
          <w:sz w:val="24"/>
          <w:szCs w:val="24"/>
        </w:rPr>
        <w:t>[11]</w:t>
      </w:r>
      <w:r w:rsidRPr="009F2988">
        <w:rPr>
          <w:b/>
          <w:bCs/>
          <w:sz w:val="24"/>
          <w:szCs w:val="24"/>
        </w:rPr>
        <w:fldChar w:fldCharType="end"/>
      </w:r>
      <w:r w:rsidRPr="009F2988">
        <w:rPr>
          <w:sz w:val="24"/>
          <w:szCs w:val="24"/>
        </w:rPr>
        <w:t xml:space="preserve"> In the paper, it was discussed how body language and manual gestures have been used to develop sign language recently.</w:t>
      </w:r>
      <w:r w:rsidR="00D2343A" w:rsidRPr="00D2343A">
        <w:t xml:space="preserve"> </w:t>
      </w:r>
      <w:r w:rsidR="00D2343A" w:rsidRPr="00D2343A">
        <w:rPr>
          <w:sz w:val="24"/>
          <w:szCs w:val="24"/>
        </w:rPr>
        <w:t xml:space="preserve">The three processes that the majority of sign language recognition systems incorporate are pre-processing, extraction of features, and </w:t>
      </w:r>
      <w:r w:rsidR="002E1414" w:rsidRPr="00D2343A">
        <w:rPr>
          <w:sz w:val="24"/>
          <w:szCs w:val="24"/>
        </w:rPr>
        <w:t>classification.</w:t>
      </w:r>
      <w:r w:rsidR="002E1414" w:rsidRPr="009F2988">
        <w:rPr>
          <w:sz w:val="24"/>
          <w:szCs w:val="24"/>
        </w:rPr>
        <w:t xml:space="preserve"> Scale</w:t>
      </w:r>
      <w:r w:rsidRPr="009F2988">
        <w:rPr>
          <w:sz w:val="24"/>
          <w:szCs w:val="24"/>
        </w:rPr>
        <w:t>-invariant feature transforms (SIFT), neural networks (NN), support vector machines (SVM), and others are classification techniques used for recognition.</w:t>
      </w:r>
    </w:p>
    <w:p w14:paraId="5BD31C87" w14:textId="77777777" w:rsidR="00ED7622" w:rsidRPr="00A96FE4" w:rsidRDefault="00ED7622" w:rsidP="00ED7622">
      <w:pPr>
        <w:jc w:val="both"/>
        <w:rPr>
          <w:sz w:val="16"/>
          <w:szCs w:val="16"/>
        </w:rPr>
      </w:pPr>
    </w:p>
    <w:p w14:paraId="50023EB5" w14:textId="36DD341F" w:rsidR="00ED7622" w:rsidRDefault="00ED7622" w:rsidP="00ED7622">
      <w:pPr>
        <w:jc w:val="both"/>
        <w:rPr>
          <w:sz w:val="24"/>
          <w:szCs w:val="24"/>
        </w:rPr>
      </w:pPr>
      <w:r w:rsidRPr="009F2988">
        <w:rPr>
          <w:b/>
          <w:bCs/>
          <w:noProof/>
          <w:sz w:val="24"/>
          <w:szCs w:val="24"/>
        </w:rPr>
        <w:t>K. Dixit et al.,</w:t>
      </w:r>
      <w:r w:rsidRPr="009F2988">
        <w:rPr>
          <w:b/>
          <w:bCs/>
          <w:noProof/>
          <w:sz w:val="24"/>
          <w:szCs w:val="24"/>
        </w:rPr>
        <w:fldChar w:fldCharType="begin" w:fldLock="1"/>
      </w:r>
      <w:r w:rsidR="000B7DC4">
        <w:rPr>
          <w:b/>
          <w:bCs/>
          <w:noProof/>
          <w:sz w:val="24"/>
          <w:szCs w:val="24"/>
        </w:rPr>
        <w:instrText>ADDIN CSL_CITATION {"citationItems":[{"id":"ITEM-1","itemData":{"DOI":"10.1109/IAdCC.2013.6514343","ISBN":"9781467345286","abstract":"Sign Language is the most natural and expressive way for the hearing impaired. This paper presents a methodology which recognizes the Indian Sign Language (ISL) and translates into a normal text. The methodology consists of three stages, namely a training phase, a testing phase and a recognition phase. Combinational parameters of Hu invariant moment and structural shape descriptors are created to form a new feature vector to recognize sign. A multi-class Support Vector Machine (MSVM) is used for training and recognizing signs of ISL. The effectiveness of the proposed method is validated on a dataset having 720 images. Experimental results demonstrate that the proposed system can successfully recognize hand gesture with 96% recognition rate. © 2013 IEEE.","author":[{"dropping-particle":"","family":"Dixit","given":"Karishma","non-dropping-particle":"","parse-names":false,"suffix":""},{"dropping-particle":"","family":"Jalal","given":"Anand Singh","non-dropping-particle":"","parse-names":false,"suffix":""}],"container-title":"Proceedings of the 2013 3rd IEEE International Advance Computing Conference, IACC 2013","id":"ITEM-1","issue":"February 2013","issued":{"date-parts":[["2013"]]},"page":"883-887","title":"Automatic Indian Sign Language recognition system","type":"article-journal"},"uris":["http://www.mendeley.com/documents/?uuid=a6b88154-162b-43c2-97c2-770cc4294dd0"]}],"mendeley":{"formattedCitation":"[12]","plainTextFormattedCitation":"[12]","previouslyFormattedCitation":"[11]"},"properties":{"noteIndex":0},"schema":"https://github.com/citation-style-language/schema/raw/master/csl-citation.json"}</w:instrText>
      </w:r>
      <w:r w:rsidRPr="009F2988">
        <w:rPr>
          <w:b/>
          <w:bCs/>
          <w:noProof/>
          <w:sz w:val="24"/>
          <w:szCs w:val="24"/>
        </w:rPr>
        <w:fldChar w:fldCharType="separate"/>
      </w:r>
      <w:r w:rsidR="000B7DC4" w:rsidRPr="000B7DC4">
        <w:rPr>
          <w:bCs/>
          <w:noProof/>
          <w:sz w:val="24"/>
          <w:szCs w:val="24"/>
        </w:rPr>
        <w:t>[12]</w:t>
      </w:r>
      <w:r w:rsidRPr="009F2988">
        <w:rPr>
          <w:b/>
          <w:bCs/>
          <w:noProof/>
          <w:sz w:val="24"/>
          <w:szCs w:val="24"/>
        </w:rPr>
        <w:fldChar w:fldCharType="end"/>
      </w:r>
      <w:r w:rsidRPr="009F2988">
        <w:rPr>
          <w:sz w:val="24"/>
          <w:szCs w:val="24"/>
        </w:rPr>
        <w:t xml:space="preserve"> The approach for automatic sign recognition utilizing shape-based characteristics is described in this study. The hand region is separated from the images using Otsu's thresholding method, which selects an optimal threshold to reduce the variance of threshold black and white pixels within a class. Hu's invariant moments are used to split the hand region, and its features are computed. These features are then fed into an artificial neural network for categorization. The system's performance is evaluated using Accuracy, Sensitivity, and Specificity.</w:t>
      </w:r>
    </w:p>
    <w:p w14:paraId="384747E3" w14:textId="77777777" w:rsidR="00ED7622" w:rsidRPr="00A96FE4" w:rsidRDefault="00ED7622" w:rsidP="00ED7622">
      <w:pPr>
        <w:jc w:val="both"/>
        <w:rPr>
          <w:sz w:val="16"/>
          <w:szCs w:val="16"/>
        </w:rPr>
      </w:pPr>
    </w:p>
    <w:p w14:paraId="012C9002" w14:textId="3F62C8FE" w:rsidR="00ED7622" w:rsidRDefault="00ED7622" w:rsidP="00ED7622">
      <w:pPr>
        <w:jc w:val="both"/>
        <w:rPr>
          <w:sz w:val="24"/>
          <w:szCs w:val="24"/>
        </w:rPr>
      </w:pPr>
      <w:r w:rsidRPr="009F2988">
        <w:rPr>
          <w:b/>
          <w:bCs/>
          <w:noProof/>
          <w:sz w:val="24"/>
          <w:szCs w:val="24"/>
        </w:rPr>
        <w:t>A. Y. Dawod et al.,</w:t>
      </w:r>
      <w:r w:rsidRPr="009F2988">
        <w:rPr>
          <w:b/>
          <w:bCs/>
          <w:noProof/>
          <w:sz w:val="24"/>
          <w:szCs w:val="24"/>
        </w:rPr>
        <w:fldChar w:fldCharType="begin" w:fldLock="1"/>
      </w:r>
      <w:r w:rsidR="000B7DC4">
        <w:rPr>
          <w:b/>
          <w:bCs/>
          <w:noProof/>
          <w:sz w:val="24"/>
          <w:szCs w:val="24"/>
        </w:rPr>
        <w:instrText>ADDIN CSL_CITATION {"citationItems":[{"id":"ITEM-1","itemData":{"author":[{"dropping-particle":"","family":"Dawod","given":"Ahmad Yahya","non-dropping-particle":"","parse-names":false,"suffix":""}],"id":"ITEM-1","issue":"September","issued":{"date-parts":[["2018"]]},"page":"1-11","title":"Hand Gesture Recognition based on Isolated and Continuous Sign Language","type":"article-journal"},"uris":["http://www.mendeley.com/documents/?uuid=fa92e4ac-ba11-4637-99ba-018617069ec1"]}],"mendeley":{"formattedCitation":"[13]","plainTextFormattedCitation":"[13]","previouslyFormattedCitation":"[12]"},"properties":{"noteIndex":0},"schema":"https://github.com/citation-style-language/schema/raw/master/csl-citation.json"}</w:instrText>
      </w:r>
      <w:r w:rsidRPr="009F2988">
        <w:rPr>
          <w:b/>
          <w:bCs/>
          <w:noProof/>
          <w:sz w:val="24"/>
          <w:szCs w:val="24"/>
        </w:rPr>
        <w:fldChar w:fldCharType="separate"/>
      </w:r>
      <w:r w:rsidR="000B7DC4" w:rsidRPr="000B7DC4">
        <w:rPr>
          <w:bCs/>
          <w:noProof/>
          <w:sz w:val="24"/>
          <w:szCs w:val="24"/>
        </w:rPr>
        <w:t>[13]</w:t>
      </w:r>
      <w:r w:rsidRPr="009F2988">
        <w:rPr>
          <w:b/>
          <w:bCs/>
          <w:noProof/>
          <w:sz w:val="24"/>
          <w:szCs w:val="24"/>
        </w:rPr>
        <w:fldChar w:fldCharType="end"/>
      </w:r>
      <w:r w:rsidRPr="009F2988">
        <w:rPr>
          <w:sz w:val="24"/>
          <w:szCs w:val="24"/>
        </w:rPr>
        <w:t xml:space="preserve"> Using Indian sign language, the author of this essay suggested a system that would convert hand gestures into the appropriate text messages to enable communication between hearing people and deaf and dumb people (ISL). After testing is finished, the system will be put into use on the Android operating system and made accessible as an application for mobile devices like smartphones and tablets. The main objective is to develop an algorithm that can instantly translate dynamic gesture to text.</w:t>
      </w:r>
    </w:p>
    <w:p w14:paraId="35362C62" w14:textId="77777777" w:rsidR="00ED7622" w:rsidRPr="00A96FE4" w:rsidRDefault="00ED7622" w:rsidP="00ED7622">
      <w:pPr>
        <w:jc w:val="both"/>
        <w:rPr>
          <w:sz w:val="16"/>
          <w:szCs w:val="16"/>
        </w:rPr>
      </w:pPr>
    </w:p>
    <w:p w14:paraId="259D3F92" w14:textId="7C4A5FDB" w:rsidR="00ED7622" w:rsidRDefault="00ED7622" w:rsidP="00ED7622">
      <w:pPr>
        <w:jc w:val="both"/>
        <w:rPr>
          <w:sz w:val="24"/>
          <w:szCs w:val="24"/>
        </w:rPr>
      </w:pPr>
      <w:r w:rsidRPr="009F2988">
        <w:rPr>
          <w:b/>
          <w:bCs/>
          <w:noProof/>
          <w:sz w:val="24"/>
          <w:szCs w:val="24"/>
        </w:rPr>
        <w:t>P. R. Kumar et al.,</w:t>
      </w:r>
      <w:r w:rsidRPr="009F2988">
        <w:rPr>
          <w:b/>
          <w:bCs/>
          <w:noProof/>
          <w:sz w:val="24"/>
          <w:szCs w:val="24"/>
        </w:rPr>
        <w:fldChar w:fldCharType="begin" w:fldLock="1"/>
      </w:r>
      <w:r w:rsidR="000B7DC4">
        <w:rPr>
          <w:b/>
          <w:bCs/>
          <w:noProof/>
          <w:sz w:val="24"/>
          <w:szCs w:val="24"/>
        </w:rPr>
        <w:instrText>ADDIN CSL_CITATION {"citationItems":[{"id":"ITEM-1","itemData":{"DOI":"10.14569/ijacsa.2012.030608","ISSN":"2158107X","abstract":"This paper summarizes various algorithms used to design a sign language recognition system. Sign language is the language used by deaf people to communicate among themselves and with normal people. We designed a real time sign language recognition system that can recognize gestures of sign language from videos under complex backgrounds. Segmenting and tracking of non-rigid hands and head of the signer in sign language videos is achieved by using active contour models. Active contour energy minimization is done using signers hand and head skin colour, texture, boundary and shape information. Classification of signs is done by an artificial neural network using error back propagation algorithm. Each sign in the video is converted into a voice and text command. The system has been implemented successfully for 351 signs of Indian Sign Language under different possible video environments. The recognition rates are calculated for different video environments","author":[{"dropping-particle":"","family":"V.V","given":"P","non-dropping-particle":"","parse-names":false,"suffix":""},{"dropping-particle":"","family":"Kumar","given":"P.Rajesh","non-dropping-particle":"","parse-names":false,"suffix":""}],"container-title":"International Journal of Advanced Computer Science and Applications","id":"ITEM-1","issue":"6","issued":{"date-parts":[["2012"]]},"title":"Segment, Track, Extract, Recognize and Convert Sign Language Videos to Voice/Text","type":"article-journal","volume":"3"},"uris":["http://www.mendeley.com/documents/?uuid=7f37bc4f-ce44-4995-ae09-3f9b9e276acd"]}],"mendeley":{"formattedCitation":"[14]","plainTextFormattedCitation":"[14]","previouslyFormattedCitation":"[13]"},"properties":{"noteIndex":0},"schema":"https://github.com/citation-style-language/schema/raw/master/csl-citation.json"}</w:instrText>
      </w:r>
      <w:r w:rsidRPr="009F2988">
        <w:rPr>
          <w:b/>
          <w:bCs/>
          <w:noProof/>
          <w:sz w:val="24"/>
          <w:szCs w:val="24"/>
        </w:rPr>
        <w:fldChar w:fldCharType="separate"/>
      </w:r>
      <w:r w:rsidR="000B7DC4" w:rsidRPr="000B7DC4">
        <w:rPr>
          <w:bCs/>
          <w:noProof/>
          <w:sz w:val="24"/>
          <w:szCs w:val="24"/>
        </w:rPr>
        <w:t>[14]</w:t>
      </w:r>
      <w:r w:rsidRPr="009F2988">
        <w:rPr>
          <w:b/>
          <w:bCs/>
          <w:noProof/>
          <w:sz w:val="24"/>
          <w:szCs w:val="24"/>
        </w:rPr>
        <w:fldChar w:fldCharType="end"/>
      </w:r>
      <w:r w:rsidRPr="009F2988">
        <w:rPr>
          <w:b/>
          <w:bCs/>
          <w:sz w:val="24"/>
          <w:szCs w:val="24"/>
        </w:rPr>
        <w:t xml:space="preserve"> </w:t>
      </w:r>
      <w:r w:rsidRPr="009F2988">
        <w:rPr>
          <w:sz w:val="24"/>
          <w:szCs w:val="24"/>
        </w:rPr>
        <w:t>The approach suggested in includes separating the hand motions from the original colour visuals. Using the Chan-</w:t>
      </w:r>
      <w:proofErr w:type="spellStart"/>
      <w:r w:rsidRPr="009F2988">
        <w:rPr>
          <w:sz w:val="24"/>
          <w:szCs w:val="24"/>
        </w:rPr>
        <w:t>Vese</w:t>
      </w:r>
      <w:proofErr w:type="spellEnd"/>
      <w:r w:rsidRPr="009F2988">
        <w:rPr>
          <w:sz w:val="24"/>
          <w:szCs w:val="24"/>
        </w:rPr>
        <w:t xml:space="preserve"> (CV) active contour model, the segmented hand positions' shape was manipulated, yielding a 92.1% identification rate.</w:t>
      </w:r>
    </w:p>
    <w:p w14:paraId="2A0C3AA4" w14:textId="77777777" w:rsidR="00ED7622" w:rsidRPr="00A96FE4" w:rsidRDefault="00ED7622" w:rsidP="00ED7622">
      <w:pPr>
        <w:jc w:val="both"/>
        <w:rPr>
          <w:sz w:val="16"/>
          <w:szCs w:val="16"/>
        </w:rPr>
      </w:pPr>
    </w:p>
    <w:p w14:paraId="1C9C8947" w14:textId="7812852F" w:rsidR="00ED7622" w:rsidRDefault="00ED7622" w:rsidP="00ED7622">
      <w:pPr>
        <w:jc w:val="both"/>
        <w:rPr>
          <w:sz w:val="24"/>
          <w:szCs w:val="24"/>
        </w:rPr>
      </w:pPr>
      <w:r w:rsidRPr="009F2988">
        <w:rPr>
          <w:b/>
          <w:bCs/>
          <w:noProof/>
          <w:sz w:val="24"/>
          <w:szCs w:val="24"/>
        </w:rPr>
        <w:t>A. G. Ambekar et al.,</w:t>
      </w:r>
      <w:r w:rsidRPr="009F2988">
        <w:rPr>
          <w:b/>
          <w:bCs/>
          <w:noProof/>
          <w:sz w:val="24"/>
          <w:szCs w:val="24"/>
        </w:rPr>
        <w:fldChar w:fldCharType="begin" w:fldLock="1"/>
      </w:r>
      <w:r w:rsidR="000B7DC4">
        <w:rPr>
          <w:b/>
          <w:bCs/>
          <w:noProof/>
          <w:sz w:val="24"/>
          <w:szCs w:val="24"/>
        </w:rPr>
        <w:instrText>ADDIN CSL_CITATION {"citationItems":[{"id":"ITEM-1","itemData":{"DOI":"10.1109/ICCUBEA.2017.8463901","ISBN":"9781538640081","abstract":"Communication plays a major role in day to day life. But it is very difficult for normal people to communicate with deaf, dumb blind people vice versa. Because of a deaf, dumb use sign language for communication and normal people are unable to understand sign language. So there is a need of converting sign language. This paper minimises the barrier of communication between them. In this paper, Hand gestures are captured, processed with the help of MATLAB and then converted into speech text. For speech text, two languages are chosen English Hindi. In this paper features value of images is evaluated based on moment technique. Two classification techniques (PNN KNN) are used performance is compared between both classifiers. This paper will help to do the easiest communication between normal hearing impaired people.","author":[{"dropping-particle":"","family":"Patel","given":"Umang","non-dropping-particle":"","parse-names":false,"suffix":""},{"dropping-particle":"","family":"Ambekar","given":"Aarti G.","non-dropping-particle":"","parse-names":false,"suffix":""}],"container-title":"2017 International Conference on Computing, Communication, Control and Automation, ICCUBEA 2017","id":"ITEM-1","issued":{"date-parts":[["2018"]]},"page":"1-6","publisher":"IEEE","title":"Moment Based Sign Language Recognition for Indian Languages","type":"article-journal"},"uris":["http://www.mendeley.com/documents/?uuid=e02d7c6e-ef0c-4e1b-9a65-bce0e8fce103"]}],"mendeley":{"formattedCitation":"[15]","plainTextFormattedCitation":"[15]","previouslyFormattedCitation":"[14]"},"properties":{"noteIndex":0},"schema":"https://github.com/citation-style-language/schema/raw/master/csl-citation.json"}</w:instrText>
      </w:r>
      <w:r w:rsidRPr="009F2988">
        <w:rPr>
          <w:b/>
          <w:bCs/>
          <w:noProof/>
          <w:sz w:val="24"/>
          <w:szCs w:val="24"/>
        </w:rPr>
        <w:fldChar w:fldCharType="separate"/>
      </w:r>
      <w:r w:rsidR="000B7DC4" w:rsidRPr="000B7DC4">
        <w:rPr>
          <w:bCs/>
          <w:noProof/>
          <w:sz w:val="24"/>
          <w:szCs w:val="24"/>
        </w:rPr>
        <w:t>[15]</w:t>
      </w:r>
      <w:r w:rsidRPr="009F2988">
        <w:rPr>
          <w:b/>
          <w:bCs/>
          <w:noProof/>
          <w:sz w:val="24"/>
          <w:szCs w:val="24"/>
        </w:rPr>
        <w:fldChar w:fldCharType="end"/>
      </w:r>
      <w:r w:rsidRPr="009F2988">
        <w:rPr>
          <w:b/>
          <w:bCs/>
          <w:sz w:val="24"/>
          <w:szCs w:val="24"/>
        </w:rPr>
        <w:t xml:space="preserve"> </w:t>
      </w:r>
      <w:r w:rsidRPr="009F2988">
        <w:rPr>
          <w:sz w:val="24"/>
          <w:szCs w:val="24"/>
        </w:rPr>
        <w:t xml:space="preserve">A feature matrix with elliptical Fourier descriptors was constructed from the segmented hand motions and extracted forms, and an artificial neural </w:t>
      </w:r>
      <w:r w:rsidRPr="009F2988">
        <w:rPr>
          <w:sz w:val="24"/>
          <w:szCs w:val="24"/>
        </w:rPr>
        <w:lastRenderedPageBreak/>
        <w:t>network trained on the back propagation approach was used to classify the features. The suggested 4 camera model's average recognition rate for sign language recognition is around 92.23%.</w:t>
      </w:r>
    </w:p>
    <w:p w14:paraId="53FBF850" w14:textId="77777777" w:rsidR="00ED7622" w:rsidRPr="00A96FE4" w:rsidRDefault="00ED7622" w:rsidP="00ED7622">
      <w:pPr>
        <w:jc w:val="both"/>
        <w:rPr>
          <w:sz w:val="16"/>
          <w:szCs w:val="16"/>
        </w:rPr>
      </w:pPr>
    </w:p>
    <w:p w14:paraId="6FEEC42A" w14:textId="0CE34A3B" w:rsidR="009731B3" w:rsidRPr="00ED7622" w:rsidRDefault="00ED7622" w:rsidP="00ED7622">
      <w:pPr>
        <w:jc w:val="both"/>
        <w:rPr>
          <w:sz w:val="24"/>
          <w:szCs w:val="24"/>
        </w:rPr>
      </w:pPr>
      <w:r w:rsidRPr="009F2988">
        <w:rPr>
          <w:b/>
          <w:bCs/>
          <w:noProof/>
          <w:sz w:val="24"/>
          <w:szCs w:val="24"/>
        </w:rPr>
        <w:t>M. Kumar et al.,</w:t>
      </w:r>
      <w:r w:rsidRPr="009F2988">
        <w:rPr>
          <w:b/>
          <w:bCs/>
          <w:noProof/>
          <w:sz w:val="24"/>
          <w:szCs w:val="24"/>
        </w:rPr>
        <w:fldChar w:fldCharType="begin" w:fldLock="1"/>
      </w:r>
      <w:r w:rsidR="000B7DC4">
        <w:rPr>
          <w:b/>
          <w:bCs/>
          <w:noProof/>
          <w:sz w:val="24"/>
          <w:szCs w:val="24"/>
        </w:rPr>
        <w:instrText>ADDIN CSL_CITATION {"citationItems":[{"id":"ITEM-1","itemData":{"abstract":"Sign Language Recognition is one of the most growing fields of research area. Many new techniques have been developed recently in this area. The Sign Language is mainly used for communication of deaf-dumb people. This paper shows the sign language recognizing of 26 hand gestures in Indian sign language using MATLAB. The proposed system contains four modules such as: pre-processing and hand segmentation, feature extraction, sign recognition and sign to text. By using image processing the segmentation can be done. Some of the features are extracted such as Eigen values and Eigen vectors which are used in recognition. The Linear Discriminant Analysis (LDA) algorithm was used for gesture recognition and recognized gesture is converted into text and voice format. The proposed system helps to dimensionality reduction.","author":[{"dropping-particle":"","family":"Kumar","given":"Mahesh","non-dropping-particle":"","parse-names":false,"suffix":""}],"container-title":"International Journal of Applied Engineering Research","id":"ITEM-1","issue":"9","issued":{"date-parts":[["2018"]]},"page":"7154-7161","title":"Conversion of Sign Language into Text","type":"article-journal","volume":"13"},"uris":["http://www.mendeley.com/documents/?uuid=c73adc13-d925-4806-8772-50e286ef3d4c"]}],"mendeley":{"formattedCitation":"[16]","plainTextFormattedCitation":"[16]","previouslyFormattedCitation":"[15]"},"properties":{"noteIndex":0},"schema":"https://github.com/citation-style-language/schema/raw/master/csl-citation.json"}</w:instrText>
      </w:r>
      <w:r w:rsidRPr="009F2988">
        <w:rPr>
          <w:b/>
          <w:bCs/>
          <w:noProof/>
          <w:sz w:val="24"/>
          <w:szCs w:val="24"/>
        </w:rPr>
        <w:fldChar w:fldCharType="separate"/>
      </w:r>
      <w:r w:rsidR="000B7DC4" w:rsidRPr="000B7DC4">
        <w:rPr>
          <w:bCs/>
          <w:noProof/>
          <w:sz w:val="24"/>
          <w:szCs w:val="24"/>
        </w:rPr>
        <w:t>[16]</w:t>
      </w:r>
      <w:r w:rsidRPr="009F2988">
        <w:rPr>
          <w:b/>
          <w:bCs/>
          <w:noProof/>
          <w:sz w:val="24"/>
          <w:szCs w:val="24"/>
        </w:rPr>
        <w:fldChar w:fldCharType="end"/>
      </w:r>
      <w:r w:rsidRPr="009F2988">
        <w:rPr>
          <w:b/>
          <w:bCs/>
          <w:sz w:val="24"/>
          <w:szCs w:val="24"/>
        </w:rPr>
        <w:t xml:space="preserve"> </w:t>
      </w:r>
      <w:r w:rsidRPr="009F2988">
        <w:rPr>
          <w:sz w:val="24"/>
          <w:szCs w:val="24"/>
        </w:rPr>
        <w:t>The most effective approach for transliterating 24 static ASL alphabet movements is demonstrated in this research study (“Letter J and Z are not included since they need hand movement”). The translation of 10 fixed ASL number motions into English text and handling of video pixels are therefore required. The main goal is to make a humanoid or machine-readable English document out of 24 fixed ASL alphabets and numerals.</w:t>
      </w:r>
    </w:p>
    <w:p w14:paraId="76995750" w14:textId="77777777" w:rsidR="009731B3" w:rsidRPr="00A96FE4" w:rsidRDefault="009731B3">
      <w:pPr>
        <w:spacing w:line="259" w:lineRule="auto"/>
        <w:jc w:val="both"/>
        <w:rPr>
          <w:sz w:val="16"/>
          <w:szCs w:val="16"/>
        </w:rPr>
      </w:pPr>
    </w:p>
    <w:p w14:paraId="16FD2AC7" w14:textId="29555FB5" w:rsidR="00947F27" w:rsidRPr="00947F27" w:rsidRDefault="00947F27" w:rsidP="00822A0F">
      <w:pPr>
        <w:pStyle w:val="ListParagraph"/>
        <w:widowControl/>
        <w:numPr>
          <w:ilvl w:val="0"/>
          <w:numId w:val="5"/>
        </w:numPr>
        <w:autoSpaceDE/>
        <w:autoSpaceDN/>
        <w:spacing w:after="160" w:line="259" w:lineRule="auto"/>
        <w:ind w:left="567" w:hanging="578"/>
        <w:contextualSpacing/>
        <w:jc w:val="center"/>
        <w:rPr>
          <w:b/>
          <w:bCs/>
          <w:sz w:val="24"/>
          <w:szCs w:val="24"/>
        </w:rPr>
      </w:pPr>
      <w:r w:rsidRPr="00947F27">
        <w:rPr>
          <w:b/>
          <w:bCs/>
          <w:sz w:val="24"/>
          <w:szCs w:val="24"/>
        </w:rPr>
        <w:t>PROPOSED WORK</w:t>
      </w:r>
    </w:p>
    <w:p w14:paraId="363ED381" w14:textId="77777777" w:rsidR="009731B3" w:rsidRPr="00941D56" w:rsidRDefault="009731B3" w:rsidP="009731B3">
      <w:pPr>
        <w:spacing w:line="259" w:lineRule="auto"/>
        <w:rPr>
          <w:b/>
          <w:bCs/>
          <w:spacing w:val="-1"/>
          <w:sz w:val="16"/>
          <w:szCs w:val="16"/>
        </w:rPr>
      </w:pPr>
    </w:p>
    <w:p w14:paraId="18C45795" w14:textId="4EEEA420" w:rsidR="009731B3" w:rsidRDefault="00FF0C1F" w:rsidP="00D7464D">
      <w:pPr>
        <w:spacing w:line="259" w:lineRule="auto"/>
        <w:jc w:val="both"/>
        <w:rPr>
          <w:sz w:val="24"/>
          <w:szCs w:val="24"/>
        </w:rPr>
      </w:pPr>
      <w:r w:rsidRPr="00FF0C1F">
        <w:rPr>
          <w:sz w:val="24"/>
          <w:szCs w:val="24"/>
        </w:rPr>
        <w:t>The proposed system's framework is depicted in Fig. 1. As shown in Figure 1, the suggested system is divided into three phases: training, testing, and recognition. During the training phase, a multi-class supported vector machine is used to train each class (SVM). Human object moment and structural form descriptors are integrated to produce a combinational feature representation from the input data in the testing phase after pre-processing. Throughout the recognition stage, a variety of classes are employed to evaluate an input gesture. The outcome with the most probable group is chosen in order to identify the gesture. Following recognition, the meaning of the training images is ultimately shown on the screen.</w:t>
      </w:r>
      <w:r w:rsidRPr="00E11CB3">
        <w:rPr>
          <w:sz w:val="24"/>
          <w:szCs w:val="24"/>
        </w:rPr>
        <w:t xml:space="preserve"> </w:t>
      </w:r>
      <w:r w:rsidRPr="00FF0C1F">
        <w:rPr>
          <w:sz w:val="24"/>
          <w:szCs w:val="24"/>
        </w:rPr>
        <w:t>After the input image has been recognized, its meaning is finally shown on the screen.</w:t>
      </w:r>
    </w:p>
    <w:p w14:paraId="06C30AD5" w14:textId="7F5191CE" w:rsidR="00A96FE4" w:rsidRPr="00A96FE4" w:rsidRDefault="00A96FE4" w:rsidP="00D7464D">
      <w:pPr>
        <w:spacing w:line="259" w:lineRule="auto"/>
        <w:jc w:val="both"/>
        <w:rPr>
          <w:sz w:val="16"/>
          <w:szCs w:val="16"/>
        </w:rPr>
      </w:pPr>
    </w:p>
    <w:p w14:paraId="6F8CE9B6" w14:textId="2C41A822" w:rsidR="00A96FE4" w:rsidRDefault="00A96FE4" w:rsidP="00A96FE4">
      <w:pPr>
        <w:jc w:val="both"/>
        <w:rPr>
          <w:sz w:val="24"/>
          <w:szCs w:val="24"/>
        </w:rPr>
      </w:pPr>
      <w:r w:rsidRPr="0088557B">
        <w:rPr>
          <w:b/>
          <w:bCs/>
          <w:sz w:val="24"/>
          <w:szCs w:val="24"/>
        </w:rPr>
        <w:t>Data Collection:</w:t>
      </w:r>
      <w:r w:rsidRPr="0088557B">
        <w:rPr>
          <w:sz w:val="24"/>
          <w:szCs w:val="24"/>
        </w:rPr>
        <w:t xml:space="preserve"> The first step in sign language detection is to collect data. This can involve recording videos of sign language gestures using a camera or a sensor, or collecting data from wearable technologies such as gloves or wristbands that track hand and finger movements.</w:t>
      </w:r>
    </w:p>
    <w:p w14:paraId="5E5BB7B8" w14:textId="77777777" w:rsidR="00A96FE4" w:rsidRPr="00A96FE4" w:rsidRDefault="00A96FE4" w:rsidP="00A96FE4">
      <w:pPr>
        <w:jc w:val="both"/>
        <w:rPr>
          <w:sz w:val="16"/>
          <w:szCs w:val="16"/>
        </w:rPr>
      </w:pPr>
    </w:p>
    <w:p w14:paraId="0BEED8D1" w14:textId="7FA3F817" w:rsidR="00A96FE4" w:rsidRDefault="00A96FE4" w:rsidP="00A96FE4">
      <w:pPr>
        <w:jc w:val="both"/>
        <w:rPr>
          <w:sz w:val="24"/>
          <w:szCs w:val="24"/>
        </w:rPr>
      </w:pPr>
      <w:r w:rsidRPr="0088557B">
        <w:rPr>
          <w:b/>
          <w:bCs/>
          <w:sz w:val="24"/>
          <w:szCs w:val="24"/>
        </w:rPr>
        <w:t>Data Pre-processing:</w:t>
      </w:r>
      <w:r w:rsidRPr="0088557B">
        <w:rPr>
          <w:sz w:val="24"/>
          <w:szCs w:val="24"/>
        </w:rPr>
        <w:t xml:space="preserve"> Once the data has been collected, it needs to be pre-processed. This involves cleaning the data, removing noise, and normalizing the data to ensure that it is consistent and can be used effectively for analysis.</w:t>
      </w:r>
    </w:p>
    <w:p w14:paraId="507179EC" w14:textId="77777777" w:rsidR="00A96FE4" w:rsidRPr="00A96FE4" w:rsidRDefault="00A96FE4" w:rsidP="00A96FE4">
      <w:pPr>
        <w:jc w:val="both"/>
        <w:rPr>
          <w:sz w:val="16"/>
          <w:szCs w:val="16"/>
        </w:rPr>
      </w:pPr>
    </w:p>
    <w:p w14:paraId="65007A67" w14:textId="2C5F3E68" w:rsidR="00A96FE4" w:rsidRDefault="00A96FE4" w:rsidP="00A96FE4">
      <w:pPr>
        <w:jc w:val="both"/>
        <w:rPr>
          <w:sz w:val="24"/>
          <w:szCs w:val="24"/>
        </w:rPr>
      </w:pPr>
      <w:r w:rsidRPr="0088557B">
        <w:rPr>
          <w:b/>
          <w:bCs/>
          <w:sz w:val="24"/>
          <w:szCs w:val="24"/>
        </w:rPr>
        <w:t>Feature Extraction:</w:t>
      </w:r>
      <w:r w:rsidRPr="0088557B">
        <w:rPr>
          <w:sz w:val="24"/>
          <w:szCs w:val="24"/>
        </w:rPr>
        <w:t xml:space="preserve"> Feature extraction involves identifying the key features in the sign language gestures that can be used for analysis. This can involve identifying the shape and movement of the hands and fingers, as well as other body movements that are important for sign language recognition.</w:t>
      </w:r>
    </w:p>
    <w:p w14:paraId="5CE9F64B" w14:textId="77777777" w:rsidR="00A96FE4" w:rsidRPr="00A96FE4" w:rsidRDefault="00A96FE4" w:rsidP="00A96FE4">
      <w:pPr>
        <w:jc w:val="both"/>
        <w:rPr>
          <w:sz w:val="16"/>
          <w:szCs w:val="16"/>
        </w:rPr>
      </w:pPr>
    </w:p>
    <w:p w14:paraId="5E64AF43" w14:textId="169A8546" w:rsidR="00A96FE4" w:rsidRDefault="00A96FE4" w:rsidP="00A96FE4">
      <w:pPr>
        <w:jc w:val="both"/>
        <w:rPr>
          <w:sz w:val="24"/>
          <w:szCs w:val="24"/>
        </w:rPr>
      </w:pPr>
      <w:r w:rsidRPr="0088557B">
        <w:rPr>
          <w:b/>
          <w:bCs/>
          <w:sz w:val="24"/>
          <w:szCs w:val="24"/>
        </w:rPr>
        <w:t>Model Development</w:t>
      </w:r>
      <w:r w:rsidRPr="0088557B">
        <w:rPr>
          <w:sz w:val="24"/>
          <w:szCs w:val="24"/>
        </w:rPr>
        <w:t>: After the data has been pre-processed and the key features have been extracted, machine learning algorithms can be used to develop a model for sign language detection. The choice of algorithm depends on the specific task and the available data. Popular algorithms include Convolutional Neural Networks (CNNs), and Support Vector Machines (SVMs).</w:t>
      </w:r>
    </w:p>
    <w:p w14:paraId="40F782BB" w14:textId="77777777" w:rsidR="00A96FE4" w:rsidRPr="00A96FE4" w:rsidRDefault="00A96FE4" w:rsidP="00A96FE4">
      <w:pPr>
        <w:jc w:val="both"/>
        <w:rPr>
          <w:sz w:val="16"/>
          <w:szCs w:val="16"/>
        </w:rPr>
      </w:pPr>
    </w:p>
    <w:p w14:paraId="57A4821E" w14:textId="608D4B67" w:rsidR="00A96FE4" w:rsidRDefault="00A96FE4" w:rsidP="00A96FE4">
      <w:pPr>
        <w:jc w:val="both"/>
        <w:rPr>
          <w:sz w:val="24"/>
          <w:szCs w:val="24"/>
        </w:rPr>
      </w:pPr>
      <w:r w:rsidRPr="0088557B">
        <w:rPr>
          <w:b/>
          <w:bCs/>
          <w:sz w:val="24"/>
          <w:szCs w:val="24"/>
        </w:rPr>
        <w:t>Model Training and Validation:</w:t>
      </w:r>
      <w:r w:rsidRPr="0088557B">
        <w:rPr>
          <w:sz w:val="24"/>
          <w:szCs w:val="24"/>
        </w:rPr>
        <w:t xml:space="preserve"> </w:t>
      </w:r>
      <w:r w:rsidR="00F71E89" w:rsidRPr="00F71E89">
        <w:rPr>
          <w:sz w:val="24"/>
          <w:szCs w:val="24"/>
        </w:rPr>
        <w:t>The model must then be trained and validated using the supplied data.</w:t>
      </w:r>
      <w:r w:rsidR="00F71E89" w:rsidRPr="0088557B">
        <w:rPr>
          <w:sz w:val="24"/>
          <w:szCs w:val="24"/>
        </w:rPr>
        <w:t xml:space="preserve"> </w:t>
      </w:r>
      <w:r w:rsidR="00F71E89" w:rsidRPr="00F71E89">
        <w:rPr>
          <w:sz w:val="24"/>
          <w:szCs w:val="24"/>
        </w:rPr>
        <w:t xml:space="preserve">By splitting the information into two separate data sets, </w:t>
      </w:r>
      <w:r w:rsidR="007508B7" w:rsidRPr="007508B7">
        <w:rPr>
          <w:sz w:val="24"/>
          <w:szCs w:val="24"/>
        </w:rPr>
        <w:t>On the training dataset, the approach was developed, and the testing set can be used to evaluate its performance.</w:t>
      </w:r>
      <w:r w:rsidR="007508B7" w:rsidRPr="0088557B">
        <w:rPr>
          <w:sz w:val="24"/>
          <w:szCs w:val="24"/>
        </w:rPr>
        <w:t xml:space="preserve"> This</w:t>
      </w:r>
      <w:r w:rsidRPr="0088557B">
        <w:rPr>
          <w:sz w:val="24"/>
          <w:szCs w:val="24"/>
        </w:rPr>
        <w:t xml:space="preserve"> process can be repeated multiple times to fine-tune the model and improve its accuracy.</w:t>
      </w:r>
    </w:p>
    <w:p w14:paraId="443060D4" w14:textId="77777777" w:rsidR="00A96FE4" w:rsidRPr="00A96FE4" w:rsidRDefault="00A96FE4" w:rsidP="00A96FE4">
      <w:pPr>
        <w:jc w:val="both"/>
        <w:rPr>
          <w:sz w:val="16"/>
          <w:szCs w:val="16"/>
        </w:rPr>
      </w:pPr>
    </w:p>
    <w:p w14:paraId="5D209E80" w14:textId="642D1515" w:rsidR="00A96FE4" w:rsidRDefault="00A96FE4" w:rsidP="00A96FE4">
      <w:pPr>
        <w:jc w:val="both"/>
        <w:rPr>
          <w:sz w:val="24"/>
          <w:szCs w:val="24"/>
        </w:rPr>
      </w:pPr>
      <w:r w:rsidRPr="0088557B">
        <w:rPr>
          <w:b/>
          <w:bCs/>
          <w:sz w:val="24"/>
          <w:szCs w:val="24"/>
        </w:rPr>
        <w:t>Model Deployment:</w:t>
      </w:r>
      <w:r w:rsidR="00F71E89" w:rsidRPr="00F71E89">
        <w:t xml:space="preserve"> </w:t>
      </w:r>
      <w:r w:rsidR="00F71E89" w:rsidRPr="00F71E89">
        <w:rPr>
          <w:sz w:val="24"/>
          <w:szCs w:val="24"/>
        </w:rPr>
        <w:t xml:space="preserve">The model can be implemented for usage in practical applications after being trained and </w:t>
      </w:r>
      <w:r w:rsidR="00E729E3" w:rsidRPr="00F71E89">
        <w:rPr>
          <w:sz w:val="24"/>
          <w:szCs w:val="24"/>
        </w:rPr>
        <w:t>validated.</w:t>
      </w:r>
      <w:r w:rsidR="00E729E3" w:rsidRPr="0088557B">
        <w:rPr>
          <w:sz w:val="24"/>
          <w:szCs w:val="24"/>
        </w:rPr>
        <w:t xml:space="preserve"> This</w:t>
      </w:r>
      <w:r w:rsidRPr="0088557B">
        <w:rPr>
          <w:sz w:val="24"/>
          <w:szCs w:val="24"/>
        </w:rPr>
        <w:t xml:space="preserve"> can involve integrating the model into a mobile application, a wearable device, or other assistive technologies.</w:t>
      </w:r>
    </w:p>
    <w:p w14:paraId="7992F629" w14:textId="77777777" w:rsidR="00A96FE4" w:rsidRPr="00A96FE4" w:rsidRDefault="00A96FE4" w:rsidP="00A96FE4">
      <w:pPr>
        <w:jc w:val="both"/>
        <w:rPr>
          <w:sz w:val="16"/>
          <w:szCs w:val="16"/>
        </w:rPr>
      </w:pPr>
    </w:p>
    <w:p w14:paraId="038B2984" w14:textId="2F57BFAF" w:rsidR="00ED027C" w:rsidRPr="00E5109F" w:rsidRDefault="00E5109F" w:rsidP="00E5109F">
      <w:pPr>
        <w:jc w:val="both"/>
        <w:rPr>
          <w:sz w:val="24"/>
          <w:szCs w:val="24"/>
        </w:rPr>
      </w:pPr>
      <w:r>
        <w:rPr>
          <w:noProof/>
        </w:rPr>
        <w:drawing>
          <wp:anchor distT="0" distB="0" distL="114300" distR="114300" simplePos="0" relativeHeight="251659776" behindDoc="1" locked="0" layoutInCell="1" allowOverlap="1" wp14:anchorId="1AC96BD7" wp14:editId="1DDF85B9">
            <wp:simplePos x="0" y="0"/>
            <wp:positionH relativeFrom="column">
              <wp:posOffset>-165100</wp:posOffset>
            </wp:positionH>
            <wp:positionV relativeFrom="paragraph">
              <wp:posOffset>1323975</wp:posOffset>
            </wp:positionV>
            <wp:extent cx="3261360" cy="2727960"/>
            <wp:effectExtent l="0" t="0" r="0" b="0"/>
            <wp:wrapTight wrapText="bothSides">
              <wp:wrapPolygon edited="0">
                <wp:start x="0" y="0"/>
                <wp:lineTo x="0" y="21419"/>
                <wp:lineTo x="21449" y="21419"/>
                <wp:lineTo x="2144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61360" cy="2727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6FE4" w:rsidRPr="0088557B">
        <w:rPr>
          <w:b/>
          <w:bCs/>
          <w:sz w:val="24"/>
          <w:szCs w:val="24"/>
        </w:rPr>
        <w:t>Model Evaluation:</w:t>
      </w:r>
      <w:r w:rsidR="00A96FE4" w:rsidRPr="0088557B">
        <w:rPr>
          <w:sz w:val="24"/>
          <w:szCs w:val="24"/>
        </w:rPr>
        <w:t xml:space="preserve"> Finally, </w:t>
      </w:r>
      <w:r w:rsidR="00E729E3" w:rsidRPr="00E729E3">
        <w:rPr>
          <w:sz w:val="24"/>
          <w:szCs w:val="24"/>
        </w:rPr>
        <w:t>it is necessary to assess how well the model is working.</w:t>
      </w:r>
      <w:r w:rsidR="00E729E3" w:rsidRPr="0088557B">
        <w:rPr>
          <w:sz w:val="24"/>
          <w:szCs w:val="24"/>
        </w:rPr>
        <w:t xml:space="preserve"> This</w:t>
      </w:r>
      <w:r w:rsidR="00A96FE4" w:rsidRPr="0088557B">
        <w:rPr>
          <w:sz w:val="24"/>
          <w:szCs w:val="24"/>
        </w:rPr>
        <w:t xml:space="preserve"> involves testing the model on new data and measuring its accuracy and other performance metrics. This feedback can be used to further improve the model and make it more accurate and effective for sign language detection.</w:t>
      </w:r>
    </w:p>
    <w:p w14:paraId="3E8D129E" w14:textId="100C182B" w:rsidR="00ED027C" w:rsidRPr="008E3E52" w:rsidRDefault="00A96FE4" w:rsidP="00ED027C">
      <w:pPr>
        <w:spacing w:line="259" w:lineRule="auto"/>
        <w:jc w:val="center"/>
        <w:rPr>
          <w:b/>
          <w:bCs/>
        </w:rPr>
      </w:pPr>
      <w:r w:rsidRPr="008E3E52">
        <w:rPr>
          <w:b/>
          <w:bCs/>
        </w:rPr>
        <w:lastRenderedPageBreak/>
        <w:t>Fig.1.Block Diagram of sign language recognition system</w:t>
      </w:r>
    </w:p>
    <w:p w14:paraId="1113C9A2" w14:textId="56D811C7" w:rsidR="00ED027C" w:rsidRDefault="00ED027C" w:rsidP="009731B3">
      <w:pPr>
        <w:spacing w:line="259" w:lineRule="auto"/>
        <w:rPr>
          <w:b/>
          <w:bCs/>
          <w:sz w:val="24"/>
          <w:szCs w:val="24"/>
        </w:rPr>
      </w:pPr>
    </w:p>
    <w:p w14:paraId="6A4B79B7" w14:textId="342BFB62" w:rsidR="009731B3" w:rsidRPr="001F0A95" w:rsidRDefault="00ED027C" w:rsidP="00834527">
      <w:pPr>
        <w:pStyle w:val="ListParagraph"/>
        <w:numPr>
          <w:ilvl w:val="0"/>
          <w:numId w:val="5"/>
        </w:numPr>
        <w:spacing w:line="259" w:lineRule="auto"/>
        <w:ind w:left="0"/>
        <w:jc w:val="center"/>
        <w:rPr>
          <w:b/>
          <w:bCs/>
          <w:sz w:val="24"/>
          <w:szCs w:val="24"/>
        </w:rPr>
      </w:pPr>
      <w:r w:rsidRPr="001F0A95">
        <w:rPr>
          <w:b/>
          <w:bCs/>
          <w:sz w:val="24"/>
          <w:szCs w:val="24"/>
        </w:rPr>
        <w:t>ALGORITHMS</w:t>
      </w:r>
    </w:p>
    <w:p w14:paraId="72E610AD" w14:textId="77777777" w:rsidR="00ED027C" w:rsidRPr="008813D5" w:rsidRDefault="00ED027C" w:rsidP="009731B3">
      <w:pPr>
        <w:spacing w:line="259" w:lineRule="auto"/>
        <w:rPr>
          <w:b/>
          <w:bCs/>
          <w:sz w:val="20"/>
          <w:szCs w:val="20"/>
        </w:rPr>
      </w:pPr>
    </w:p>
    <w:p w14:paraId="05894039" w14:textId="7F1AA751" w:rsidR="00ED027C" w:rsidRDefault="00ED027C" w:rsidP="00ED027C">
      <w:pPr>
        <w:jc w:val="both"/>
        <w:rPr>
          <w:sz w:val="24"/>
          <w:szCs w:val="24"/>
        </w:rPr>
      </w:pPr>
      <w:r w:rsidRPr="00C67BEC">
        <w:rPr>
          <w:sz w:val="24"/>
          <w:szCs w:val="24"/>
        </w:rPr>
        <w:t>There are several algorithms and techniques used in sign language detection, including computer vision and machine learning. Here are some of the commonly used algorithms for sign language detection:</w:t>
      </w:r>
    </w:p>
    <w:p w14:paraId="3C91D2F9" w14:textId="77777777" w:rsidR="00ED027C" w:rsidRPr="00ED027C" w:rsidRDefault="00ED027C" w:rsidP="00ED027C">
      <w:pPr>
        <w:jc w:val="both"/>
        <w:rPr>
          <w:sz w:val="16"/>
          <w:szCs w:val="16"/>
        </w:rPr>
      </w:pPr>
    </w:p>
    <w:p w14:paraId="7D717005" w14:textId="77777777" w:rsidR="00ED027C" w:rsidRPr="008B79E6" w:rsidRDefault="00ED027C" w:rsidP="00ED027C">
      <w:pPr>
        <w:jc w:val="both"/>
        <w:rPr>
          <w:b/>
          <w:bCs/>
          <w:sz w:val="24"/>
          <w:szCs w:val="24"/>
        </w:rPr>
      </w:pPr>
      <w:r w:rsidRPr="008B79E6">
        <w:rPr>
          <w:b/>
          <w:bCs/>
          <w:sz w:val="24"/>
          <w:szCs w:val="24"/>
        </w:rPr>
        <w:t>Convolutional Neural Networks (CNN):</w:t>
      </w:r>
    </w:p>
    <w:p w14:paraId="03E35B31" w14:textId="0CF1D9EF" w:rsidR="00ED027C" w:rsidRDefault="00ED027C" w:rsidP="00ED027C">
      <w:pPr>
        <w:jc w:val="both"/>
        <w:rPr>
          <w:sz w:val="24"/>
          <w:szCs w:val="24"/>
        </w:rPr>
      </w:pPr>
      <w:r w:rsidRPr="008B79E6">
        <w:rPr>
          <w:sz w:val="24"/>
          <w:szCs w:val="24"/>
        </w:rPr>
        <w:t xml:space="preserve">Convolutional neural networks, sometimes known as deep neural networks Artificial neural networks, largely </w:t>
      </w:r>
      <w:r w:rsidR="005A2F42" w:rsidRPr="008B79E6">
        <w:rPr>
          <w:sz w:val="24"/>
          <w:szCs w:val="24"/>
        </w:rPr>
        <w:t>utilized</w:t>
      </w:r>
      <w:r w:rsidRPr="008B79E6">
        <w:rPr>
          <w:sz w:val="24"/>
          <w:szCs w:val="24"/>
        </w:rPr>
        <w:t xml:space="preserve"> for categorization of photos, grouping them in accordance with their resemblance and is capable of </w:t>
      </w:r>
      <w:r w:rsidR="005A2F42" w:rsidRPr="008B79E6">
        <w:rPr>
          <w:sz w:val="24"/>
          <w:szCs w:val="24"/>
        </w:rPr>
        <w:t>recognizing</w:t>
      </w:r>
      <w:r w:rsidRPr="008B79E6">
        <w:rPr>
          <w:sz w:val="24"/>
          <w:szCs w:val="24"/>
        </w:rPr>
        <w:t xml:space="preserve"> objects. These Algorithms can </w:t>
      </w:r>
      <w:r w:rsidR="005A2F42" w:rsidRPr="008B79E6">
        <w:rPr>
          <w:sz w:val="24"/>
          <w:szCs w:val="24"/>
        </w:rPr>
        <w:t>recognize</w:t>
      </w:r>
      <w:r w:rsidRPr="008B79E6">
        <w:rPr>
          <w:sz w:val="24"/>
          <w:szCs w:val="24"/>
        </w:rPr>
        <w:t xml:space="preserve"> people, street signs, objects, cancers, and other features of visual information. Using convolutional networks to capture text, use the optical character recognition (OCR). It enables analogue and digital devices to process natural</w:t>
      </w:r>
      <w:r w:rsidR="00655DD8">
        <w:rPr>
          <w:sz w:val="24"/>
          <w:szCs w:val="24"/>
        </w:rPr>
        <w:t xml:space="preserve"> </w:t>
      </w:r>
      <w:r w:rsidRPr="008B79E6">
        <w:rPr>
          <w:sz w:val="24"/>
          <w:szCs w:val="24"/>
        </w:rPr>
        <w:t>language papers that have been handwritten and contain symbols for pictures be written down. The introduction of LeNet architecture will executed using Convolutional architecture</w:t>
      </w:r>
      <w:r>
        <w:rPr>
          <w:rStyle w:val="FootnoteReference"/>
          <w:sz w:val="24"/>
          <w:szCs w:val="24"/>
        </w:rPr>
        <w:fldChar w:fldCharType="begin" w:fldLock="1"/>
      </w:r>
      <w:r w:rsidR="000B7DC4">
        <w:rPr>
          <w:sz w:val="24"/>
          <w:szCs w:val="24"/>
        </w:rPr>
        <w:instrText>ADDIN CSL_CITATION {"citationItems":[{"id":"ITEM-1","itemData":{"DOI":"10.1109/ICICCT.2018.8473141","ISBN":"9781538619742","abstract":"Communication provide interaction among the people to exchange the feelings and ideas. The deaf community suffer a lot to interact with the community. Sign language is the way through which the people communicate with each other. In order to provide interaction with normal people there is a system which can convert the sign languages to the understandable form. The purpose of this work is to provide a real-time system which can convert Indian Sign Language (ISL) to the text. Most of the work based on handcrafted feature. In this we are introducing a deep learning approach which can classify the sign using the convolutional neural network. In the first phase we make a classifier model using the numeral signs using the Keras implementation of convolutional neural network using python. In phase two another real-time system which used skin segmentation to find the Region of Interest in the frame which shows the bounding box. The segmented region is feed to the classifier model to predict the sign. The system has attained an accuracy of 99.56% for the same subject and 97.26% in the low light condition. The classifier found to be improving with different background and the angle of the image captured. Our method focus on the RGB camera system.","author":[{"dropping-particle":"","family":"Sajanraj","given":"T. D.","non-dropping-particle":"","parse-names":false,"suffix":""},{"dropping-particle":"V.","family":"Beena","given":"M.","non-dropping-particle":"","parse-names":false,"suffix":""}],"container-title":"Proceedings of the International Conference on Inventive Communication and Computational Technologies, ICICCT 2018","id":"ITEM-1","issue":"Icicct","issued":{"date-parts":[["2018"]]},"page":"636-640","publisher":"IEEE","title":"Indian Sign Language Numeral Recognition Using Region of Interest Convolutional Neural Network","type":"article-journal"},"uris":["http://www.mendeley.com/documents/?uuid=c5d31194-1c0b-446c-9818-919450a06552"]}],"mendeley":{"formattedCitation":"[17]","plainTextFormattedCitation":"[17]","previouslyFormattedCitation":"[16]"},"properties":{"noteIndex":0},"schema":"https://github.com/citation-style-language/schema/raw/master/csl-citation.json"}</w:instrText>
      </w:r>
      <w:r>
        <w:rPr>
          <w:rStyle w:val="FootnoteReference"/>
          <w:sz w:val="24"/>
          <w:szCs w:val="24"/>
        </w:rPr>
        <w:fldChar w:fldCharType="separate"/>
      </w:r>
      <w:r w:rsidR="000B7DC4" w:rsidRPr="000B7DC4">
        <w:rPr>
          <w:noProof/>
          <w:sz w:val="24"/>
          <w:szCs w:val="24"/>
        </w:rPr>
        <w:t>[17]</w:t>
      </w:r>
      <w:r>
        <w:rPr>
          <w:rStyle w:val="FootnoteReference"/>
          <w:sz w:val="24"/>
          <w:szCs w:val="24"/>
        </w:rPr>
        <w:fldChar w:fldCharType="end"/>
      </w:r>
      <w:r w:rsidRPr="008B79E6">
        <w:rPr>
          <w:sz w:val="24"/>
          <w:szCs w:val="24"/>
        </w:rPr>
        <w:t>. CNN represents significant developments in computer vision (CV), and applications for robots, drones, security, and self-driving automobiles medical evaluations and therapies for those who are blind.</w:t>
      </w:r>
    </w:p>
    <w:p w14:paraId="54F283D0" w14:textId="762A1E6C" w:rsidR="00ED027C" w:rsidRDefault="008A7E8B" w:rsidP="00ED027C">
      <w:pPr>
        <w:jc w:val="both"/>
        <w:rPr>
          <w:sz w:val="16"/>
          <w:szCs w:val="16"/>
        </w:rPr>
      </w:pPr>
      <w:r w:rsidRPr="006E537A">
        <w:rPr>
          <w:noProof/>
          <w:sz w:val="20"/>
          <w:szCs w:val="20"/>
        </w:rPr>
        <w:drawing>
          <wp:anchor distT="0" distB="0" distL="114300" distR="114300" simplePos="0" relativeHeight="251661312" behindDoc="1" locked="0" layoutInCell="1" allowOverlap="1" wp14:anchorId="4E0D5F5C" wp14:editId="31A6CDBA">
            <wp:simplePos x="0" y="0"/>
            <wp:positionH relativeFrom="column">
              <wp:posOffset>-62865</wp:posOffset>
            </wp:positionH>
            <wp:positionV relativeFrom="paragraph">
              <wp:posOffset>142875</wp:posOffset>
            </wp:positionV>
            <wp:extent cx="2990850" cy="2114550"/>
            <wp:effectExtent l="19050" t="19050" r="0" b="0"/>
            <wp:wrapTight wrapText="bothSides">
              <wp:wrapPolygon edited="0">
                <wp:start x="-138" y="-195"/>
                <wp:lineTo x="-138" y="21600"/>
                <wp:lineTo x="21600" y="21600"/>
                <wp:lineTo x="21600" y="-195"/>
                <wp:lineTo x="-138" y="-19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990850" cy="2114550"/>
                    </a:xfrm>
                    <a:prstGeom prst="rect">
                      <a:avLst/>
                    </a:prstGeom>
                    <a:ln>
                      <a:solidFill>
                        <a:schemeClr val="accent4"/>
                      </a:solidFill>
                    </a:ln>
                  </pic:spPr>
                </pic:pic>
              </a:graphicData>
            </a:graphic>
            <wp14:sizeRelH relativeFrom="margin">
              <wp14:pctWidth>0</wp14:pctWidth>
            </wp14:sizeRelH>
            <wp14:sizeRelV relativeFrom="margin">
              <wp14:pctHeight>0</wp14:pctHeight>
            </wp14:sizeRelV>
          </wp:anchor>
        </w:drawing>
      </w:r>
    </w:p>
    <w:p w14:paraId="1932F445" w14:textId="3B501370" w:rsidR="008A7E8B" w:rsidRDefault="008A7E8B" w:rsidP="00ED027C">
      <w:pPr>
        <w:jc w:val="both"/>
        <w:rPr>
          <w:sz w:val="16"/>
          <w:szCs w:val="16"/>
        </w:rPr>
      </w:pPr>
    </w:p>
    <w:p w14:paraId="0425757A" w14:textId="525ABE93" w:rsidR="008A7E8B" w:rsidRPr="008A7E8B" w:rsidRDefault="008A7E8B" w:rsidP="008A7E8B">
      <w:pPr>
        <w:ind w:left="-426" w:right="180"/>
        <w:jc w:val="center"/>
        <w:rPr>
          <w:b/>
          <w:bCs/>
        </w:rPr>
      </w:pPr>
      <w:r w:rsidRPr="008A7E8B">
        <w:rPr>
          <w:b/>
          <w:bCs/>
        </w:rPr>
        <w:t>Fig.2.Architecture of CNN</w:t>
      </w:r>
    </w:p>
    <w:p w14:paraId="3E6EDDFE" w14:textId="77777777" w:rsidR="008A7E8B" w:rsidRPr="00ED027C" w:rsidRDefault="008A7E8B" w:rsidP="00ED027C">
      <w:pPr>
        <w:jc w:val="both"/>
        <w:rPr>
          <w:sz w:val="16"/>
          <w:szCs w:val="16"/>
        </w:rPr>
      </w:pPr>
    </w:p>
    <w:p w14:paraId="442E2584" w14:textId="582C3A8C" w:rsidR="00ED027C" w:rsidRDefault="00ED027C" w:rsidP="00ED027C">
      <w:pPr>
        <w:jc w:val="both"/>
        <w:rPr>
          <w:sz w:val="24"/>
          <w:szCs w:val="24"/>
        </w:rPr>
      </w:pPr>
      <w:r w:rsidRPr="00C67BEC">
        <w:rPr>
          <w:b/>
          <w:bCs/>
          <w:sz w:val="24"/>
          <w:szCs w:val="24"/>
        </w:rPr>
        <w:t>Deep Learning:</w:t>
      </w:r>
      <w:r w:rsidRPr="00C67BEC">
        <w:rPr>
          <w:sz w:val="24"/>
          <w:szCs w:val="24"/>
        </w:rPr>
        <w:t xml:space="preserve"> </w:t>
      </w:r>
      <w:r w:rsidR="00E93E57" w:rsidRPr="00E93E57">
        <w:rPr>
          <w:sz w:val="24"/>
          <w:szCs w:val="24"/>
        </w:rPr>
        <w:t xml:space="preserve">A part of machine learning called deep learning includes teaching neural networks that are artificial to learn from a lot of data. It is a potent method for resolving challenging issues in fields including speech recognition, processing natural languages, and computer vision. Deep learning's capacity to dynamically learn complex features from input </w:t>
      </w:r>
      <w:r w:rsidR="00E93E57" w:rsidRPr="00E93E57">
        <w:rPr>
          <w:sz w:val="24"/>
          <w:szCs w:val="24"/>
        </w:rPr>
        <w:t>information, without the need for manual data engineering, is one of its main advantages. Machine learning algorithms can now do tasks like object recognition and image categorization better than human specialists, which has led to advancements in fields like image recognition.</w:t>
      </w:r>
    </w:p>
    <w:p w14:paraId="7DDDE2BE" w14:textId="77777777" w:rsidR="00ED027C" w:rsidRPr="00ED027C" w:rsidRDefault="00ED027C" w:rsidP="00ED027C">
      <w:pPr>
        <w:jc w:val="both"/>
        <w:rPr>
          <w:sz w:val="16"/>
          <w:szCs w:val="16"/>
        </w:rPr>
      </w:pPr>
    </w:p>
    <w:p w14:paraId="39621411" w14:textId="680D5374" w:rsidR="00ED027C" w:rsidRDefault="00ED027C" w:rsidP="00ED027C">
      <w:pPr>
        <w:jc w:val="both"/>
        <w:rPr>
          <w:sz w:val="24"/>
          <w:szCs w:val="24"/>
        </w:rPr>
      </w:pPr>
      <w:r w:rsidRPr="00C67BEC">
        <w:rPr>
          <w:b/>
          <w:bCs/>
          <w:sz w:val="24"/>
          <w:szCs w:val="24"/>
        </w:rPr>
        <w:t>Support Vector Machines (SVMs):</w:t>
      </w:r>
      <w:r w:rsidR="004F6A8D" w:rsidRPr="004F6A8D">
        <w:t xml:space="preserve"> </w:t>
      </w:r>
      <w:r w:rsidR="004F6A8D" w:rsidRPr="004F6A8D">
        <w:rPr>
          <w:sz w:val="24"/>
          <w:szCs w:val="24"/>
        </w:rPr>
        <w:t xml:space="preserve">Machine learning algorithms of the SVM variety are employed for categorization </w:t>
      </w:r>
      <w:r w:rsidR="00E93E57" w:rsidRPr="004F6A8D">
        <w:rPr>
          <w:sz w:val="24"/>
          <w:szCs w:val="24"/>
        </w:rPr>
        <w:t>jobs.</w:t>
      </w:r>
      <w:r w:rsidR="00E93E57" w:rsidRPr="00C67BEC">
        <w:rPr>
          <w:sz w:val="24"/>
          <w:szCs w:val="24"/>
        </w:rPr>
        <w:t xml:space="preserve"> In</w:t>
      </w:r>
      <w:r w:rsidRPr="00C67BEC">
        <w:rPr>
          <w:sz w:val="24"/>
          <w:szCs w:val="24"/>
        </w:rPr>
        <w:t xml:space="preserve"> sign language detection, SVMs can be used to classify the sign language gestures into different categories based on the features extracted from the video footage or images.</w:t>
      </w:r>
    </w:p>
    <w:p w14:paraId="5EB791A6" w14:textId="77777777" w:rsidR="00ED027C" w:rsidRPr="00ED027C" w:rsidRDefault="00ED027C" w:rsidP="00ED027C">
      <w:pPr>
        <w:jc w:val="both"/>
        <w:rPr>
          <w:sz w:val="16"/>
          <w:szCs w:val="16"/>
        </w:rPr>
      </w:pPr>
    </w:p>
    <w:p w14:paraId="02A8A539" w14:textId="435B70F6" w:rsidR="00ED027C" w:rsidRDefault="00ED027C" w:rsidP="00ED027C">
      <w:pPr>
        <w:jc w:val="both"/>
        <w:rPr>
          <w:sz w:val="24"/>
          <w:szCs w:val="24"/>
        </w:rPr>
      </w:pPr>
      <w:r w:rsidRPr="00C67BEC">
        <w:rPr>
          <w:b/>
          <w:bCs/>
          <w:sz w:val="24"/>
          <w:szCs w:val="24"/>
        </w:rPr>
        <w:t>Haar Cascade Classifiers:</w:t>
      </w:r>
      <w:r w:rsidRPr="00C67BEC">
        <w:rPr>
          <w:sz w:val="24"/>
          <w:szCs w:val="24"/>
        </w:rPr>
        <w:t xml:space="preserve"> Haar Cascade Classifiers are a computer vision technique used for object detection. In sign language detection, Haar Cascade Classifiers can be used to detect and recognize the hand and body movements in the video footage.</w:t>
      </w:r>
    </w:p>
    <w:p w14:paraId="2609572C" w14:textId="77777777" w:rsidR="00ED027C" w:rsidRPr="00ED027C" w:rsidRDefault="00ED027C" w:rsidP="00ED027C">
      <w:pPr>
        <w:jc w:val="both"/>
        <w:rPr>
          <w:sz w:val="16"/>
          <w:szCs w:val="16"/>
        </w:rPr>
      </w:pPr>
    </w:p>
    <w:p w14:paraId="64D49D01" w14:textId="57EA38E5" w:rsidR="006C53CC" w:rsidRDefault="00ED027C" w:rsidP="006C53CC">
      <w:pPr>
        <w:jc w:val="both"/>
        <w:rPr>
          <w:sz w:val="24"/>
          <w:szCs w:val="24"/>
        </w:rPr>
      </w:pPr>
      <w:r w:rsidRPr="00C67BEC">
        <w:rPr>
          <w:b/>
          <w:bCs/>
          <w:sz w:val="24"/>
          <w:szCs w:val="24"/>
        </w:rPr>
        <w:t>Random Forests:</w:t>
      </w:r>
      <w:r w:rsidRPr="00C67BEC">
        <w:rPr>
          <w:sz w:val="24"/>
          <w:szCs w:val="24"/>
        </w:rPr>
        <w:t xml:space="preserve"> </w:t>
      </w:r>
      <w:r w:rsidR="0002645D" w:rsidRPr="0002645D">
        <w:rPr>
          <w:sz w:val="24"/>
          <w:szCs w:val="24"/>
        </w:rPr>
        <w:t>Several decision trees are combined in the Random Forests ensemble learning process to increase classification accuracy. Random Forests can be used in sign language recognition to categories the sign language motions based on the features collected from the video or picture data.</w:t>
      </w:r>
      <w:r w:rsidR="0002645D" w:rsidRPr="00C67BEC">
        <w:rPr>
          <w:sz w:val="24"/>
          <w:szCs w:val="24"/>
        </w:rPr>
        <w:t xml:space="preserve"> These</w:t>
      </w:r>
      <w:r w:rsidR="007672BC" w:rsidRPr="00C67BEC">
        <w:rPr>
          <w:sz w:val="24"/>
          <w:szCs w:val="24"/>
        </w:rPr>
        <w:t xml:space="preserve"> algorithms can be used in combination with each other, depending on the specific task and the available data. The accuracy and effectiveness of the algorithms depend on several factors, such as the quality of the data,</w:t>
      </w:r>
      <w:r w:rsidR="007672BC" w:rsidRPr="007672BC">
        <w:rPr>
          <w:sz w:val="24"/>
          <w:szCs w:val="24"/>
        </w:rPr>
        <w:t xml:space="preserve"> </w:t>
      </w:r>
      <w:r w:rsidR="007672BC" w:rsidRPr="00C67BEC">
        <w:rPr>
          <w:sz w:val="24"/>
          <w:szCs w:val="24"/>
        </w:rPr>
        <w:t>the complexity of the sign language vocabulary</w:t>
      </w:r>
      <w:r w:rsidR="007672BC" w:rsidRPr="007672BC">
        <w:rPr>
          <w:sz w:val="24"/>
          <w:szCs w:val="24"/>
        </w:rPr>
        <w:t xml:space="preserve"> </w:t>
      </w:r>
      <w:r w:rsidR="007672BC" w:rsidRPr="00C67BEC">
        <w:rPr>
          <w:sz w:val="24"/>
          <w:szCs w:val="24"/>
        </w:rPr>
        <w:t>and grammar, and the robustness of the</w:t>
      </w:r>
      <w:r w:rsidR="007672BC">
        <w:rPr>
          <w:sz w:val="24"/>
          <w:szCs w:val="24"/>
        </w:rPr>
        <w:t xml:space="preserve"> </w:t>
      </w:r>
      <w:r w:rsidR="007672BC" w:rsidRPr="00C67BEC">
        <w:rPr>
          <w:sz w:val="24"/>
          <w:szCs w:val="24"/>
        </w:rPr>
        <w:t>detection algorithm.</w:t>
      </w:r>
    </w:p>
    <w:p w14:paraId="23ED92D2" w14:textId="77777777" w:rsidR="006C53CC" w:rsidRDefault="006C53CC" w:rsidP="006C53CC">
      <w:pPr>
        <w:jc w:val="both"/>
        <w:rPr>
          <w:sz w:val="24"/>
          <w:szCs w:val="24"/>
        </w:rPr>
      </w:pPr>
    </w:p>
    <w:p w14:paraId="69977C8F" w14:textId="6E46A9F5" w:rsidR="007269F3" w:rsidRPr="007269F3" w:rsidRDefault="007269F3" w:rsidP="00EE7A76">
      <w:pPr>
        <w:pStyle w:val="ListParagraph"/>
        <w:widowControl/>
        <w:numPr>
          <w:ilvl w:val="0"/>
          <w:numId w:val="5"/>
        </w:numPr>
        <w:autoSpaceDE/>
        <w:autoSpaceDN/>
        <w:spacing w:after="160" w:line="259" w:lineRule="auto"/>
        <w:ind w:left="0" w:hanging="709"/>
        <w:contextualSpacing/>
        <w:jc w:val="center"/>
        <w:rPr>
          <w:b/>
          <w:bCs/>
          <w:sz w:val="24"/>
          <w:szCs w:val="24"/>
        </w:rPr>
      </w:pPr>
      <w:r w:rsidRPr="007269F3">
        <w:rPr>
          <w:b/>
          <w:bCs/>
          <w:sz w:val="24"/>
          <w:szCs w:val="24"/>
        </w:rPr>
        <w:t>RESULT</w:t>
      </w:r>
    </w:p>
    <w:p w14:paraId="560271C2" w14:textId="2CC8107B" w:rsidR="007672BC" w:rsidRDefault="008332E0" w:rsidP="007672BC">
      <w:pPr>
        <w:jc w:val="both"/>
        <w:rPr>
          <w:sz w:val="24"/>
          <w:szCs w:val="24"/>
        </w:rPr>
      </w:pPr>
      <w:r w:rsidRPr="008332E0">
        <w:rPr>
          <w:noProof/>
          <w:sz w:val="24"/>
          <w:szCs w:val="24"/>
        </w:rPr>
        <w:drawing>
          <wp:inline distT="0" distB="0" distL="0" distR="0" wp14:anchorId="122CFEFA" wp14:editId="08AE373A">
            <wp:extent cx="3078480" cy="2727960"/>
            <wp:effectExtent l="0" t="0" r="0" b="0"/>
            <wp:docPr id="9" name="Picture 8">
              <a:extLst xmlns:a="http://schemas.openxmlformats.org/drawingml/2006/main">
                <a:ext uri="{FF2B5EF4-FFF2-40B4-BE49-F238E27FC236}">
                  <a16:creationId xmlns:a16="http://schemas.microsoft.com/office/drawing/2014/main" id="{C03D13DD-A7A4-0FC8-9BF8-651FC648E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03D13DD-A7A4-0FC8-9BF8-651FC648EDD4}"/>
                        </a:ext>
                      </a:extLst>
                    </pic:cNvPr>
                    <pic:cNvPicPr>
                      <a:picLocks noChangeAspect="1"/>
                    </pic:cNvPicPr>
                  </pic:nvPicPr>
                  <pic:blipFill>
                    <a:blip r:embed="rId7"/>
                    <a:stretch>
                      <a:fillRect/>
                    </a:stretch>
                  </pic:blipFill>
                  <pic:spPr>
                    <a:xfrm>
                      <a:off x="0" y="0"/>
                      <a:ext cx="3078480" cy="2727960"/>
                    </a:xfrm>
                    <a:prstGeom prst="rect">
                      <a:avLst/>
                    </a:prstGeom>
                  </pic:spPr>
                </pic:pic>
              </a:graphicData>
            </a:graphic>
          </wp:inline>
        </w:drawing>
      </w:r>
    </w:p>
    <w:p w14:paraId="09C83772" w14:textId="76C2664A" w:rsidR="006C53CC" w:rsidRDefault="006C53CC" w:rsidP="007672BC">
      <w:pPr>
        <w:jc w:val="both"/>
        <w:rPr>
          <w:sz w:val="24"/>
          <w:szCs w:val="24"/>
        </w:rPr>
      </w:pPr>
    </w:p>
    <w:p w14:paraId="1ADB2D68" w14:textId="308B2E8D" w:rsidR="002844FE" w:rsidRDefault="002844FE" w:rsidP="007672BC">
      <w:pPr>
        <w:jc w:val="both"/>
        <w:rPr>
          <w:sz w:val="24"/>
          <w:szCs w:val="24"/>
        </w:rPr>
      </w:pPr>
      <w:r w:rsidRPr="002844FE">
        <w:rPr>
          <w:noProof/>
          <w:sz w:val="24"/>
          <w:szCs w:val="24"/>
        </w:rPr>
        <w:lastRenderedPageBreak/>
        <w:drawing>
          <wp:inline distT="0" distB="0" distL="0" distR="0" wp14:anchorId="6E34A4AA" wp14:editId="784C8B18">
            <wp:extent cx="2956560" cy="1932940"/>
            <wp:effectExtent l="0" t="0" r="0" b="0"/>
            <wp:docPr id="5" name="Picture 4">
              <a:extLst xmlns:a="http://schemas.openxmlformats.org/drawingml/2006/main">
                <a:ext uri="{FF2B5EF4-FFF2-40B4-BE49-F238E27FC236}">
                  <a16:creationId xmlns:a16="http://schemas.microsoft.com/office/drawing/2014/main" id="{B04E4146-602F-5A4B-6502-B18F344110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4E4146-602F-5A4B-6502-B18F344110C5}"/>
                        </a:ext>
                      </a:extLst>
                    </pic:cNvPr>
                    <pic:cNvPicPr>
                      <a:picLocks noChangeAspect="1"/>
                    </pic:cNvPicPr>
                  </pic:nvPicPr>
                  <pic:blipFill>
                    <a:blip r:embed="rId8"/>
                    <a:stretch>
                      <a:fillRect/>
                    </a:stretch>
                  </pic:blipFill>
                  <pic:spPr>
                    <a:xfrm>
                      <a:off x="0" y="0"/>
                      <a:ext cx="2956560" cy="1932940"/>
                    </a:xfrm>
                    <a:prstGeom prst="rect">
                      <a:avLst/>
                    </a:prstGeom>
                  </pic:spPr>
                </pic:pic>
              </a:graphicData>
            </a:graphic>
          </wp:inline>
        </w:drawing>
      </w:r>
    </w:p>
    <w:p w14:paraId="6685A213" w14:textId="2B8117EC" w:rsidR="002844FE" w:rsidRDefault="002844FE" w:rsidP="007672BC">
      <w:pPr>
        <w:jc w:val="both"/>
        <w:rPr>
          <w:sz w:val="24"/>
          <w:szCs w:val="24"/>
        </w:rPr>
      </w:pPr>
    </w:p>
    <w:p w14:paraId="127F8A7C" w14:textId="41F0710B" w:rsidR="002844FE" w:rsidRDefault="002844FE" w:rsidP="007672BC">
      <w:pPr>
        <w:jc w:val="both"/>
        <w:rPr>
          <w:sz w:val="24"/>
          <w:szCs w:val="24"/>
        </w:rPr>
      </w:pPr>
    </w:p>
    <w:p w14:paraId="402D7D1A" w14:textId="519EF7E6" w:rsidR="002844FE" w:rsidRDefault="002844FE" w:rsidP="007672BC">
      <w:pPr>
        <w:jc w:val="both"/>
        <w:rPr>
          <w:sz w:val="24"/>
          <w:szCs w:val="24"/>
        </w:rPr>
      </w:pPr>
      <w:r w:rsidRPr="002844FE">
        <w:rPr>
          <w:noProof/>
          <w:sz w:val="24"/>
          <w:szCs w:val="24"/>
        </w:rPr>
        <w:drawing>
          <wp:inline distT="0" distB="0" distL="0" distR="0" wp14:anchorId="1DB66578" wp14:editId="24ECCE73">
            <wp:extent cx="2921635" cy="2082165"/>
            <wp:effectExtent l="0" t="0" r="0" b="0"/>
            <wp:docPr id="4" name="Picture 3">
              <a:extLst xmlns:a="http://schemas.openxmlformats.org/drawingml/2006/main">
                <a:ext uri="{FF2B5EF4-FFF2-40B4-BE49-F238E27FC236}">
                  <a16:creationId xmlns:a16="http://schemas.microsoft.com/office/drawing/2014/main" id="{B159615B-0974-6A4E-0E46-9299DBD4E1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159615B-0974-6A4E-0E46-9299DBD4E195}"/>
                        </a:ext>
                      </a:extLst>
                    </pic:cNvPr>
                    <pic:cNvPicPr>
                      <a:picLocks noChangeAspect="1"/>
                    </pic:cNvPicPr>
                  </pic:nvPicPr>
                  <pic:blipFill>
                    <a:blip r:embed="rId9"/>
                    <a:stretch>
                      <a:fillRect/>
                    </a:stretch>
                  </pic:blipFill>
                  <pic:spPr>
                    <a:xfrm>
                      <a:off x="0" y="0"/>
                      <a:ext cx="2921635" cy="2082165"/>
                    </a:xfrm>
                    <a:prstGeom prst="rect">
                      <a:avLst/>
                    </a:prstGeom>
                  </pic:spPr>
                </pic:pic>
              </a:graphicData>
            </a:graphic>
          </wp:inline>
        </w:drawing>
      </w:r>
    </w:p>
    <w:p w14:paraId="5A990EDD" w14:textId="5402D96D" w:rsidR="002844FE" w:rsidRDefault="002844FE" w:rsidP="007672BC">
      <w:pPr>
        <w:jc w:val="both"/>
        <w:rPr>
          <w:sz w:val="24"/>
          <w:szCs w:val="24"/>
        </w:rPr>
      </w:pPr>
    </w:p>
    <w:p w14:paraId="0C5C1573" w14:textId="77777777" w:rsidR="002844FE" w:rsidRPr="002844FE" w:rsidRDefault="002844FE" w:rsidP="007672BC">
      <w:pPr>
        <w:jc w:val="both"/>
        <w:rPr>
          <w:sz w:val="20"/>
          <w:szCs w:val="20"/>
        </w:rPr>
      </w:pPr>
    </w:p>
    <w:p w14:paraId="6AA99A8A" w14:textId="657529D6" w:rsidR="006C53CC" w:rsidRPr="001F0A95" w:rsidRDefault="0088296C" w:rsidP="002844FE">
      <w:pPr>
        <w:pStyle w:val="ListParagraph"/>
        <w:numPr>
          <w:ilvl w:val="0"/>
          <w:numId w:val="5"/>
        </w:numPr>
        <w:ind w:left="567" w:hanging="709"/>
        <w:jc w:val="center"/>
        <w:rPr>
          <w:b/>
          <w:bCs/>
          <w:sz w:val="24"/>
          <w:szCs w:val="24"/>
        </w:rPr>
      </w:pPr>
      <w:r w:rsidRPr="001F0A95">
        <w:rPr>
          <w:b/>
          <w:bCs/>
          <w:sz w:val="24"/>
          <w:szCs w:val="24"/>
        </w:rPr>
        <w:t>CONCLUSION AND FUTURE WORK</w:t>
      </w:r>
    </w:p>
    <w:p w14:paraId="7AFD34E5" w14:textId="5EE3249C" w:rsidR="0088296C" w:rsidRPr="0088296C" w:rsidRDefault="0088296C" w:rsidP="007672BC">
      <w:pPr>
        <w:jc w:val="both"/>
        <w:rPr>
          <w:b/>
          <w:bCs/>
          <w:sz w:val="16"/>
          <w:szCs w:val="16"/>
        </w:rPr>
      </w:pPr>
    </w:p>
    <w:p w14:paraId="0FFE66B5" w14:textId="7CE655CE" w:rsidR="0088296C" w:rsidRDefault="009C3633" w:rsidP="0088296C">
      <w:pPr>
        <w:jc w:val="both"/>
        <w:rPr>
          <w:sz w:val="24"/>
          <w:szCs w:val="24"/>
        </w:rPr>
      </w:pPr>
      <w:r w:rsidRPr="009C3633">
        <w:rPr>
          <w:sz w:val="24"/>
          <w:szCs w:val="24"/>
        </w:rPr>
        <w:t>This review article examines a number of sign language recognition strategies based on sign acquisition methods and sign identification approaches. For sign analyses, vision-based approaches, and sign identification methods, artificial neuron networks make a good candidate. A method for comprehending a collection of produced signs and translating them into text or voice with the essential context is the Sign Language Recognition (SLR) system. Successful human-machine interactions could serve as a demonstration of the significance of gesture recognition. In this study, we tried to create a convolutional neural network-based model. Because of this, the accuracy rate is roughly 95%.</w:t>
      </w:r>
      <w:r w:rsidRPr="008B79E6">
        <w:rPr>
          <w:sz w:val="24"/>
          <w:szCs w:val="24"/>
        </w:rPr>
        <w:t xml:space="preserve"> Future</w:t>
      </w:r>
      <w:r w:rsidR="0088296C" w:rsidRPr="008B79E6">
        <w:rPr>
          <w:sz w:val="24"/>
          <w:szCs w:val="24"/>
        </w:rPr>
        <w:t xml:space="preserve"> work should improve the Image Processing component to enable two-way interaction, i.e., the system should be able to translate between sign language and standard language and the other way around.</w:t>
      </w:r>
    </w:p>
    <w:p w14:paraId="22E1DF0C" w14:textId="77777777" w:rsidR="00CB52D5" w:rsidRPr="005D674E" w:rsidRDefault="00CB52D5" w:rsidP="0088296C">
      <w:pPr>
        <w:jc w:val="both"/>
        <w:rPr>
          <w:bCs/>
          <w:sz w:val="24"/>
          <w:szCs w:val="24"/>
        </w:rPr>
      </w:pPr>
    </w:p>
    <w:p w14:paraId="407AED61" w14:textId="77777777" w:rsidR="00A82834" w:rsidRPr="008B79E6" w:rsidRDefault="00A82834" w:rsidP="00A82834">
      <w:pPr>
        <w:jc w:val="center"/>
        <w:rPr>
          <w:b/>
          <w:bCs/>
          <w:sz w:val="24"/>
          <w:szCs w:val="24"/>
        </w:rPr>
      </w:pPr>
      <w:r w:rsidRPr="008B79E6">
        <w:rPr>
          <w:b/>
          <w:bCs/>
          <w:sz w:val="24"/>
          <w:szCs w:val="24"/>
        </w:rPr>
        <w:t>REFERENCES</w:t>
      </w:r>
    </w:p>
    <w:p w14:paraId="424CF12B" w14:textId="77777777" w:rsidR="006744B3" w:rsidRPr="00CA7D7F" w:rsidRDefault="006744B3" w:rsidP="00963823">
      <w:pPr>
        <w:jc w:val="both"/>
        <w:rPr>
          <w:b/>
          <w:bCs/>
          <w:sz w:val="24"/>
          <w:szCs w:val="24"/>
        </w:rPr>
      </w:pPr>
    </w:p>
    <w:p w14:paraId="667E1CE0" w14:textId="328E2CD2" w:rsidR="000B7DC4" w:rsidRPr="000B7DC4" w:rsidRDefault="006744B3" w:rsidP="00963823">
      <w:pPr>
        <w:adjustRightInd w:val="0"/>
        <w:ind w:left="640" w:hanging="640"/>
        <w:jc w:val="both"/>
        <w:rPr>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0B7DC4" w:rsidRPr="000B7DC4">
        <w:rPr>
          <w:noProof/>
          <w:sz w:val="24"/>
          <w:szCs w:val="24"/>
        </w:rPr>
        <w:t>[1]</w:t>
      </w:r>
      <w:r w:rsidR="000B7DC4" w:rsidRPr="000B7DC4">
        <w:rPr>
          <w:noProof/>
          <w:sz w:val="24"/>
          <w:szCs w:val="24"/>
        </w:rPr>
        <w:tab/>
        <w:t xml:space="preserve">A. Thakur, P. Budhathoki, S. Upreti, S. Shrestha, and S. Shakya, “Real Time </w:t>
      </w:r>
      <w:r w:rsidR="000B7DC4" w:rsidRPr="000B7DC4">
        <w:rPr>
          <w:noProof/>
          <w:sz w:val="24"/>
          <w:szCs w:val="24"/>
        </w:rPr>
        <w:t xml:space="preserve">Sign Language Recognition and Speech Generation,” </w:t>
      </w:r>
      <w:r w:rsidR="000B7DC4" w:rsidRPr="000B7DC4">
        <w:rPr>
          <w:i/>
          <w:iCs/>
          <w:noProof/>
          <w:sz w:val="24"/>
          <w:szCs w:val="24"/>
        </w:rPr>
        <w:t>J. Innov. Image Process.</w:t>
      </w:r>
      <w:r w:rsidR="000B7DC4" w:rsidRPr="000B7DC4">
        <w:rPr>
          <w:noProof/>
          <w:sz w:val="24"/>
          <w:szCs w:val="24"/>
        </w:rPr>
        <w:t>, vol. 2, no. 2, pp. 65–76, Jun. 2020, doi: 10.36548/jiip.2020.2.001.</w:t>
      </w:r>
    </w:p>
    <w:p w14:paraId="0F269C16" w14:textId="77777777" w:rsidR="000B7DC4" w:rsidRPr="000B7DC4" w:rsidRDefault="000B7DC4" w:rsidP="00963823">
      <w:pPr>
        <w:adjustRightInd w:val="0"/>
        <w:ind w:left="640" w:hanging="640"/>
        <w:jc w:val="both"/>
        <w:rPr>
          <w:noProof/>
          <w:sz w:val="24"/>
          <w:szCs w:val="24"/>
        </w:rPr>
      </w:pPr>
      <w:r w:rsidRPr="000B7DC4">
        <w:rPr>
          <w:noProof/>
          <w:sz w:val="24"/>
          <w:szCs w:val="24"/>
        </w:rPr>
        <w:t>[2]</w:t>
      </w:r>
      <w:r w:rsidRPr="000B7DC4">
        <w:rPr>
          <w:noProof/>
          <w:sz w:val="24"/>
          <w:szCs w:val="24"/>
        </w:rPr>
        <w:tab/>
        <w:t xml:space="preserve">D. Golekar, R. Bula, R. Hole, S. Katare, S. Parab, and A. Professor, “SIGN LANGUAGE RECOGNITION USING PYTHON AND OPENCV,” </w:t>
      </w:r>
      <w:r w:rsidRPr="000B7DC4">
        <w:rPr>
          <w:i/>
          <w:iCs/>
          <w:noProof/>
          <w:sz w:val="24"/>
          <w:szCs w:val="24"/>
        </w:rPr>
        <w:t>www.irjmets.com @International Res. J. Mod. Eng.</w:t>
      </w:r>
      <w:r w:rsidRPr="000B7DC4">
        <w:rPr>
          <w:noProof/>
          <w:sz w:val="24"/>
          <w:szCs w:val="24"/>
        </w:rPr>
        <w:t>, 1179, [Online]. Available: www.irjmets.com</w:t>
      </w:r>
    </w:p>
    <w:p w14:paraId="573EC23F" w14:textId="77777777" w:rsidR="000B7DC4" w:rsidRPr="000B7DC4" w:rsidRDefault="000B7DC4" w:rsidP="00963823">
      <w:pPr>
        <w:adjustRightInd w:val="0"/>
        <w:ind w:left="640" w:hanging="640"/>
        <w:jc w:val="both"/>
        <w:rPr>
          <w:noProof/>
          <w:sz w:val="24"/>
          <w:szCs w:val="24"/>
        </w:rPr>
      </w:pPr>
      <w:r w:rsidRPr="000B7DC4">
        <w:rPr>
          <w:noProof/>
          <w:sz w:val="24"/>
          <w:szCs w:val="24"/>
        </w:rPr>
        <w:t>[3]</w:t>
      </w:r>
      <w:r w:rsidRPr="000B7DC4">
        <w:rPr>
          <w:noProof/>
          <w:sz w:val="24"/>
          <w:szCs w:val="24"/>
        </w:rPr>
        <w:tab/>
        <w:t xml:space="preserve">P. V. V. Kishore, M. V.D. Prasad, C. R. Prasad, and R. Rahul, “4-Camera model for sign language recognition using elliptical fourier descriptors and ANN,” </w:t>
      </w:r>
      <w:r w:rsidRPr="000B7DC4">
        <w:rPr>
          <w:i/>
          <w:iCs/>
          <w:noProof/>
          <w:sz w:val="24"/>
          <w:szCs w:val="24"/>
        </w:rPr>
        <w:t>Int. Conf. Signal Process. Commun. Eng. Syst. - Proc. SPACES 2015, Assoc. with IEEE</w:t>
      </w:r>
      <w:r w:rsidRPr="000B7DC4">
        <w:rPr>
          <w:noProof/>
          <w:sz w:val="24"/>
          <w:szCs w:val="24"/>
        </w:rPr>
        <w:t>, no. April, pp. 34–38, 2015, doi: 10.1109/SPACES.2015.7058288.</w:t>
      </w:r>
    </w:p>
    <w:p w14:paraId="1DAEC4F4" w14:textId="77777777" w:rsidR="000B7DC4" w:rsidRPr="000B7DC4" w:rsidRDefault="000B7DC4" w:rsidP="00963823">
      <w:pPr>
        <w:adjustRightInd w:val="0"/>
        <w:ind w:left="640" w:hanging="640"/>
        <w:jc w:val="both"/>
        <w:rPr>
          <w:noProof/>
          <w:sz w:val="24"/>
          <w:szCs w:val="24"/>
        </w:rPr>
      </w:pPr>
      <w:r w:rsidRPr="000B7DC4">
        <w:rPr>
          <w:noProof/>
          <w:sz w:val="24"/>
          <w:szCs w:val="24"/>
        </w:rPr>
        <w:t>[4]</w:t>
      </w:r>
      <w:r w:rsidRPr="000B7DC4">
        <w:rPr>
          <w:noProof/>
          <w:sz w:val="24"/>
          <w:szCs w:val="24"/>
        </w:rPr>
        <w:tab/>
        <w:t xml:space="preserve">M. J. J. Godwin, P. S, N. S, and S. S. R, “Support Vector Machine based Image Classification for Deaf and Mute People,” </w:t>
      </w:r>
      <w:r w:rsidRPr="000B7DC4">
        <w:rPr>
          <w:i/>
          <w:iCs/>
          <w:noProof/>
          <w:sz w:val="24"/>
          <w:szCs w:val="24"/>
        </w:rPr>
        <w:t>Int. J. Adv. Eng. Res. Sci.</w:t>
      </w:r>
      <w:r w:rsidRPr="000B7DC4">
        <w:rPr>
          <w:noProof/>
          <w:sz w:val="24"/>
          <w:szCs w:val="24"/>
        </w:rPr>
        <w:t>, vol. 5, no. 4, pp. 46–52, 2018, doi: 10.22161/ijaers.5.4.7.</w:t>
      </w:r>
    </w:p>
    <w:p w14:paraId="54C684DA" w14:textId="77777777" w:rsidR="000B7DC4" w:rsidRPr="000B7DC4" w:rsidRDefault="000B7DC4" w:rsidP="00963823">
      <w:pPr>
        <w:adjustRightInd w:val="0"/>
        <w:ind w:left="640" w:hanging="640"/>
        <w:jc w:val="both"/>
        <w:rPr>
          <w:noProof/>
          <w:sz w:val="24"/>
          <w:szCs w:val="24"/>
        </w:rPr>
      </w:pPr>
      <w:r w:rsidRPr="000B7DC4">
        <w:rPr>
          <w:noProof/>
          <w:sz w:val="24"/>
          <w:szCs w:val="24"/>
        </w:rPr>
        <w:t>[5]</w:t>
      </w:r>
      <w:r w:rsidRPr="000B7DC4">
        <w:rPr>
          <w:noProof/>
          <w:sz w:val="24"/>
          <w:szCs w:val="24"/>
        </w:rPr>
        <w:tab/>
        <w:t>R. Sruthi, B. V. Rao, P. Nagapravallika, G. Harikrishna, and K. N. Babu, “Vision Based Sign Language By Using Matlab,” pp. 3–6, 2018.</w:t>
      </w:r>
    </w:p>
    <w:p w14:paraId="5EE39295" w14:textId="77777777" w:rsidR="000B7DC4" w:rsidRPr="000B7DC4" w:rsidRDefault="000B7DC4" w:rsidP="00963823">
      <w:pPr>
        <w:adjustRightInd w:val="0"/>
        <w:ind w:left="640" w:hanging="640"/>
        <w:jc w:val="both"/>
        <w:rPr>
          <w:noProof/>
          <w:sz w:val="24"/>
          <w:szCs w:val="24"/>
        </w:rPr>
      </w:pPr>
      <w:r w:rsidRPr="000B7DC4">
        <w:rPr>
          <w:noProof/>
          <w:sz w:val="24"/>
          <w:szCs w:val="24"/>
        </w:rPr>
        <w:t>[6]</w:t>
      </w:r>
      <w:r w:rsidRPr="000B7DC4">
        <w:rPr>
          <w:noProof/>
          <w:sz w:val="24"/>
          <w:szCs w:val="24"/>
        </w:rPr>
        <w:tab/>
        <w:t xml:space="preserve">S. Pramada, “Intelligent Sign Language Recognition Using Image Processing,” </w:t>
      </w:r>
      <w:r w:rsidRPr="000B7DC4">
        <w:rPr>
          <w:i/>
          <w:iCs/>
          <w:noProof/>
          <w:sz w:val="24"/>
          <w:szCs w:val="24"/>
        </w:rPr>
        <w:t>IOSR J. Eng.</w:t>
      </w:r>
      <w:r w:rsidRPr="000B7DC4">
        <w:rPr>
          <w:noProof/>
          <w:sz w:val="24"/>
          <w:szCs w:val="24"/>
        </w:rPr>
        <w:t>, vol. 03, no. 02, pp. 45–51, 2013, doi: 10.9790/3021-03224551.</w:t>
      </w:r>
    </w:p>
    <w:p w14:paraId="5B7B53D7" w14:textId="77777777" w:rsidR="000B7DC4" w:rsidRPr="000B7DC4" w:rsidRDefault="000B7DC4" w:rsidP="00963823">
      <w:pPr>
        <w:adjustRightInd w:val="0"/>
        <w:ind w:left="640" w:hanging="640"/>
        <w:jc w:val="both"/>
        <w:rPr>
          <w:noProof/>
          <w:sz w:val="24"/>
          <w:szCs w:val="24"/>
        </w:rPr>
      </w:pPr>
      <w:r w:rsidRPr="000B7DC4">
        <w:rPr>
          <w:noProof/>
          <w:sz w:val="24"/>
          <w:szCs w:val="24"/>
        </w:rPr>
        <w:t>[7]</w:t>
      </w:r>
      <w:r w:rsidRPr="000B7DC4">
        <w:rPr>
          <w:noProof/>
          <w:sz w:val="24"/>
          <w:szCs w:val="24"/>
        </w:rPr>
        <w:tab/>
        <w:t xml:space="preserve">S. Arora and A. Roy, “Recognition of sign language using image processing,” in </w:t>
      </w:r>
      <w:r w:rsidRPr="000B7DC4">
        <w:rPr>
          <w:i/>
          <w:iCs/>
          <w:noProof/>
          <w:sz w:val="24"/>
          <w:szCs w:val="24"/>
        </w:rPr>
        <w:t>International Journal of Business Intelligence and Data Mining</w:t>
      </w:r>
      <w:r w:rsidRPr="000B7DC4">
        <w:rPr>
          <w:noProof/>
          <w:sz w:val="24"/>
          <w:szCs w:val="24"/>
        </w:rPr>
        <w:t>, 2018, vol. 13, no. 1–3, pp. 163–176. doi: 10.1504/IJBIDM.2018.088428.</w:t>
      </w:r>
    </w:p>
    <w:p w14:paraId="254C46A9" w14:textId="77777777" w:rsidR="000B7DC4" w:rsidRPr="000B7DC4" w:rsidRDefault="000B7DC4" w:rsidP="00963823">
      <w:pPr>
        <w:adjustRightInd w:val="0"/>
        <w:ind w:left="640" w:hanging="640"/>
        <w:jc w:val="both"/>
        <w:rPr>
          <w:noProof/>
          <w:sz w:val="24"/>
          <w:szCs w:val="24"/>
        </w:rPr>
      </w:pPr>
      <w:r w:rsidRPr="000B7DC4">
        <w:rPr>
          <w:noProof/>
          <w:sz w:val="24"/>
          <w:szCs w:val="24"/>
        </w:rPr>
        <w:t>[8]</w:t>
      </w:r>
      <w:r w:rsidRPr="000B7DC4">
        <w:rPr>
          <w:noProof/>
          <w:sz w:val="24"/>
          <w:szCs w:val="24"/>
        </w:rPr>
        <w:tab/>
        <w:t>“View of A Hand Gesture Recognition System for Deaf-Mute Individuals”.</w:t>
      </w:r>
    </w:p>
    <w:p w14:paraId="7A3F75EB" w14:textId="77777777" w:rsidR="000B7DC4" w:rsidRPr="000B7DC4" w:rsidRDefault="000B7DC4" w:rsidP="00963823">
      <w:pPr>
        <w:adjustRightInd w:val="0"/>
        <w:ind w:left="640" w:hanging="640"/>
        <w:jc w:val="both"/>
        <w:rPr>
          <w:noProof/>
          <w:sz w:val="24"/>
          <w:szCs w:val="24"/>
        </w:rPr>
      </w:pPr>
      <w:r w:rsidRPr="000B7DC4">
        <w:rPr>
          <w:noProof/>
          <w:sz w:val="24"/>
          <w:szCs w:val="24"/>
        </w:rPr>
        <w:t>[9]</w:t>
      </w:r>
      <w:r w:rsidRPr="000B7DC4">
        <w:rPr>
          <w:noProof/>
          <w:sz w:val="24"/>
          <w:szCs w:val="24"/>
        </w:rPr>
        <w:tab/>
        <w:t xml:space="preserve">B. Tahir Khan under supervision of Amir Hassan Pathan, “Hand Gesture Recognition based on Digital Image Processing using MATLAB,” </w:t>
      </w:r>
      <w:r w:rsidRPr="000B7DC4">
        <w:rPr>
          <w:i/>
          <w:iCs/>
          <w:noProof/>
          <w:sz w:val="24"/>
          <w:szCs w:val="24"/>
        </w:rPr>
        <w:t>Int. J. Sci. Eng. Res.</w:t>
      </w:r>
      <w:r w:rsidRPr="000B7DC4">
        <w:rPr>
          <w:noProof/>
          <w:sz w:val="24"/>
          <w:szCs w:val="24"/>
        </w:rPr>
        <w:t>, vol. 6, no. 9, p. 338, 2015, [Online]. Available: http://www.ijser.org</w:t>
      </w:r>
    </w:p>
    <w:p w14:paraId="6F9B9EDF" w14:textId="77777777" w:rsidR="000B7DC4" w:rsidRPr="000B7DC4" w:rsidRDefault="000B7DC4" w:rsidP="00963823">
      <w:pPr>
        <w:adjustRightInd w:val="0"/>
        <w:ind w:left="640" w:hanging="640"/>
        <w:jc w:val="both"/>
        <w:rPr>
          <w:noProof/>
          <w:sz w:val="24"/>
          <w:szCs w:val="24"/>
        </w:rPr>
      </w:pPr>
      <w:r w:rsidRPr="000B7DC4">
        <w:rPr>
          <w:noProof/>
          <w:sz w:val="24"/>
          <w:szCs w:val="24"/>
        </w:rPr>
        <w:t>[10]</w:t>
      </w:r>
      <w:r w:rsidRPr="000B7DC4">
        <w:rPr>
          <w:noProof/>
          <w:sz w:val="24"/>
          <w:szCs w:val="24"/>
        </w:rPr>
        <w:tab/>
        <w:t xml:space="preserve">C. Dong, M. C. Leu, and Z. Yin, “American Sign Language alphabet recognition using Microsoft Kinect,” </w:t>
      </w:r>
      <w:r w:rsidRPr="000B7DC4">
        <w:rPr>
          <w:i/>
          <w:iCs/>
          <w:noProof/>
          <w:sz w:val="24"/>
          <w:szCs w:val="24"/>
        </w:rPr>
        <w:t>IEEE Comput. Soc. Conf. Comput. Vis. Pattern Recognit. Work.</w:t>
      </w:r>
      <w:r w:rsidRPr="000B7DC4">
        <w:rPr>
          <w:noProof/>
          <w:sz w:val="24"/>
          <w:szCs w:val="24"/>
        </w:rPr>
        <w:t>, vol. 2015-Octob, no. April 2020, pp. 44–52, 2015, doi: 10.1109/CVPRW.2015.7301347.</w:t>
      </w:r>
    </w:p>
    <w:p w14:paraId="402ABD6F" w14:textId="77777777" w:rsidR="000B7DC4" w:rsidRPr="000B7DC4" w:rsidRDefault="000B7DC4" w:rsidP="00963823">
      <w:pPr>
        <w:adjustRightInd w:val="0"/>
        <w:ind w:left="640" w:hanging="640"/>
        <w:jc w:val="both"/>
        <w:rPr>
          <w:noProof/>
          <w:sz w:val="24"/>
          <w:szCs w:val="24"/>
        </w:rPr>
      </w:pPr>
      <w:r w:rsidRPr="000B7DC4">
        <w:rPr>
          <w:noProof/>
          <w:sz w:val="24"/>
          <w:szCs w:val="24"/>
        </w:rPr>
        <w:t>[11]</w:t>
      </w:r>
      <w:r w:rsidRPr="000B7DC4">
        <w:rPr>
          <w:noProof/>
          <w:sz w:val="24"/>
          <w:szCs w:val="24"/>
        </w:rPr>
        <w:tab/>
        <w:t xml:space="preserve">Manisha U. Kakde, Mahender G. </w:t>
      </w:r>
      <w:r w:rsidRPr="000B7DC4">
        <w:rPr>
          <w:noProof/>
          <w:sz w:val="24"/>
          <w:szCs w:val="24"/>
        </w:rPr>
        <w:lastRenderedPageBreak/>
        <w:t xml:space="preserve">Nakrani, and Amit M. Rawate, “A Review Paper on Sign Language Recognition System For Deaf And Dumb People using Image Processing,” </w:t>
      </w:r>
      <w:r w:rsidRPr="000B7DC4">
        <w:rPr>
          <w:i/>
          <w:iCs/>
          <w:noProof/>
          <w:sz w:val="24"/>
          <w:szCs w:val="24"/>
        </w:rPr>
        <w:t>Int. J. Eng. Res.</w:t>
      </w:r>
      <w:r w:rsidRPr="000B7DC4">
        <w:rPr>
          <w:noProof/>
          <w:sz w:val="24"/>
          <w:szCs w:val="24"/>
        </w:rPr>
        <w:t>, vol. V5, no. 03, pp. 590–592, 2016, doi: 10.17577/ijertv5is031036.</w:t>
      </w:r>
    </w:p>
    <w:p w14:paraId="42B21EDF" w14:textId="77777777" w:rsidR="000B7DC4" w:rsidRPr="000B7DC4" w:rsidRDefault="000B7DC4" w:rsidP="00963823">
      <w:pPr>
        <w:adjustRightInd w:val="0"/>
        <w:ind w:left="640" w:hanging="640"/>
        <w:jc w:val="both"/>
        <w:rPr>
          <w:noProof/>
          <w:sz w:val="24"/>
          <w:szCs w:val="24"/>
        </w:rPr>
      </w:pPr>
      <w:r w:rsidRPr="000B7DC4">
        <w:rPr>
          <w:noProof/>
          <w:sz w:val="24"/>
          <w:szCs w:val="24"/>
        </w:rPr>
        <w:t>[12]</w:t>
      </w:r>
      <w:r w:rsidRPr="000B7DC4">
        <w:rPr>
          <w:noProof/>
          <w:sz w:val="24"/>
          <w:szCs w:val="24"/>
        </w:rPr>
        <w:tab/>
        <w:t xml:space="preserve">K. Dixit and A. S. Jalal, “Automatic Indian Sign Language recognition system,” </w:t>
      </w:r>
      <w:r w:rsidRPr="000B7DC4">
        <w:rPr>
          <w:i/>
          <w:iCs/>
          <w:noProof/>
          <w:sz w:val="24"/>
          <w:szCs w:val="24"/>
        </w:rPr>
        <w:t>Proc. 2013 3rd IEEE Int. Adv. Comput. Conf. IACC 2013</w:t>
      </w:r>
      <w:r w:rsidRPr="000B7DC4">
        <w:rPr>
          <w:noProof/>
          <w:sz w:val="24"/>
          <w:szCs w:val="24"/>
        </w:rPr>
        <w:t>, no. February 2013, pp. 883–887, 2013, doi: 10.1109/IAdCC.2013.6514343.</w:t>
      </w:r>
    </w:p>
    <w:p w14:paraId="465718CB" w14:textId="77777777" w:rsidR="000B7DC4" w:rsidRPr="000B7DC4" w:rsidRDefault="000B7DC4" w:rsidP="00963823">
      <w:pPr>
        <w:adjustRightInd w:val="0"/>
        <w:ind w:left="640" w:hanging="640"/>
        <w:jc w:val="both"/>
        <w:rPr>
          <w:noProof/>
          <w:sz w:val="24"/>
          <w:szCs w:val="24"/>
        </w:rPr>
      </w:pPr>
      <w:r w:rsidRPr="000B7DC4">
        <w:rPr>
          <w:noProof/>
          <w:sz w:val="24"/>
          <w:szCs w:val="24"/>
        </w:rPr>
        <w:t>[13]</w:t>
      </w:r>
      <w:r w:rsidRPr="000B7DC4">
        <w:rPr>
          <w:noProof/>
          <w:sz w:val="24"/>
          <w:szCs w:val="24"/>
        </w:rPr>
        <w:tab/>
        <w:t>A. Y. Dawod, “Hand Gesture Recognition based on Isolated and Continuous Sign Language,” no. September, pp. 1–11, 2018.</w:t>
      </w:r>
    </w:p>
    <w:p w14:paraId="165EFE0A" w14:textId="77777777" w:rsidR="000B7DC4" w:rsidRPr="000B7DC4" w:rsidRDefault="000B7DC4" w:rsidP="00963823">
      <w:pPr>
        <w:adjustRightInd w:val="0"/>
        <w:ind w:left="640" w:hanging="640"/>
        <w:jc w:val="both"/>
        <w:rPr>
          <w:noProof/>
          <w:sz w:val="24"/>
          <w:szCs w:val="24"/>
        </w:rPr>
      </w:pPr>
      <w:r w:rsidRPr="000B7DC4">
        <w:rPr>
          <w:noProof/>
          <w:sz w:val="24"/>
          <w:szCs w:val="24"/>
        </w:rPr>
        <w:t>[14]</w:t>
      </w:r>
      <w:r w:rsidRPr="000B7DC4">
        <w:rPr>
          <w:noProof/>
          <w:sz w:val="24"/>
          <w:szCs w:val="24"/>
        </w:rPr>
        <w:tab/>
        <w:t xml:space="preserve">P. V.V and P. R. Kumar, “Segment, Track, Extract, Recognize and Convert Sign Language Videos to Voice/Text,” </w:t>
      </w:r>
      <w:r w:rsidRPr="000B7DC4">
        <w:rPr>
          <w:i/>
          <w:iCs/>
          <w:noProof/>
          <w:sz w:val="24"/>
          <w:szCs w:val="24"/>
        </w:rPr>
        <w:t>Int. J. Adv. Comput. Sci. Appl.</w:t>
      </w:r>
      <w:r w:rsidRPr="000B7DC4">
        <w:rPr>
          <w:noProof/>
          <w:sz w:val="24"/>
          <w:szCs w:val="24"/>
        </w:rPr>
        <w:t>, vol. 3, no. 6, 2012, doi: 10.14569/ijacsa.2012.030608.</w:t>
      </w:r>
    </w:p>
    <w:p w14:paraId="55447463" w14:textId="77777777" w:rsidR="000B7DC4" w:rsidRPr="000B7DC4" w:rsidRDefault="000B7DC4" w:rsidP="00963823">
      <w:pPr>
        <w:adjustRightInd w:val="0"/>
        <w:ind w:left="640" w:hanging="640"/>
        <w:jc w:val="both"/>
        <w:rPr>
          <w:noProof/>
          <w:sz w:val="24"/>
          <w:szCs w:val="24"/>
        </w:rPr>
      </w:pPr>
      <w:r w:rsidRPr="000B7DC4">
        <w:rPr>
          <w:noProof/>
          <w:sz w:val="24"/>
          <w:szCs w:val="24"/>
        </w:rPr>
        <w:t>[15]</w:t>
      </w:r>
      <w:r w:rsidRPr="000B7DC4">
        <w:rPr>
          <w:noProof/>
          <w:sz w:val="24"/>
          <w:szCs w:val="24"/>
        </w:rPr>
        <w:tab/>
        <w:t xml:space="preserve">U. Patel and A. G. Ambekar, “Moment Based Sign Language Recognition for Indian Languages,” </w:t>
      </w:r>
      <w:r w:rsidRPr="000B7DC4">
        <w:rPr>
          <w:i/>
          <w:iCs/>
          <w:noProof/>
          <w:sz w:val="24"/>
          <w:szCs w:val="24"/>
        </w:rPr>
        <w:t>2017 Int. Conf. Comput. Commun. Control Autom. ICCUBEA 2017</w:t>
      </w:r>
      <w:r w:rsidRPr="000B7DC4">
        <w:rPr>
          <w:noProof/>
          <w:sz w:val="24"/>
          <w:szCs w:val="24"/>
        </w:rPr>
        <w:t>, pp. 1–6, 2018, doi: 10.1109/ICCUBEA.2017.8463901.</w:t>
      </w:r>
    </w:p>
    <w:p w14:paraId="3E31E0FE" w14:textId="77777777" w:rsidR="000B7DC4" w:rsidRPr="000B7DC4" w:rsidRDefault="000B7DC4" w:rsidP="00963823">
      <w:pPr>
        <w:adjustRightInd w:val="0"/>
        <w:ind w:left="640" w:hanging="640"/>
        <w:jc w:val="both"/>
        <w:rPr>
          <w:noProof/>
          <w:sz w:val="24"/>
          <w:szCs w:val="24"/>
        </w:rPr>
      </w:pPr>
      <w:r w:rsidRPr="000B7DC4">
        <w:rPr>
          <w:noProof/>
          <w:sz w:val="24"/>
          <w:szCs w:val="24"/>
        </w:rPr>
        <w:t>[16]</w:t>
      </w:r>
      <w:r w:rsidRPr="000B7DC4">
        <w:rPr>
          <w:noProof/>
          <w:sz w:val="24"/>
          <w:szCs w:val="24"/>
        </w:rPr>
        <w:tab/>
        <w:t xml:space="preserve">M. Kumar, “Conversion of Sign Language into Text,” </w:t>
      </w:r>
      <w:r w:rsidRPr="000B7DC4">
        <w:rPr>
          <w:i/>
          <w:iCs/>
          <w:noProof/>
          <w:sz w:val="24"/>
          <w:szCs w:val="24"/>
        </w:rPr>
        <w:t>Int. J. Appl. Eng. Res.</w:t>
      </w:r>
      <w:r w:rsidRPr="000B7DC4">
        <w:rPr>
          <w:noProof/>
          <w:sz w:val="24"/>
          <w:szCs w:val="24"/>
        </w:rPr>
        <w:t>, vol. 13, no. 9, pp. 7154–7161, 2018, [Online]. Available: http://www.ripublication.com</w:t>
      </w:r>
    </w:p>
    <w:p w14:paraId="1A9140C0" w14:textId="77777777" w:rsidR="000B7DC4" w:rsidRPr="000B7DC4" w:rsidRDefault="000B7DC4" w:rsidP="00963823">
      <w:pPr>
        <w:adjustRightInd w:val="0"/>
        <w:ind w:left="640" w:hanging="640"/>
        <w:jc w:val="both"/>
        <w:rPr>
          <w:noProof/>
          <w:sz w:val="24"/>
        </w:rPr>
      </w:pPr>
      <w:r w:rsidRPr="000B7DC4">
        <w:rPr>
          <w:noProof/>
          <w:sz w:val="24"/>
          <w:szCs w:val="24"/>
        </w:rPr>
        <w:t>[17]</w:t>
      </w:r>
      <w:r w:rsidRPr="000B7DC4">
        <w:rPr>
          <w:noProof/>
          <w:sz w:val="24"/>
          <w:szCs w:val="24"/>
        </w:rPr>
        <w:tab/>
        <w:t xml:space="preserve">T. D. Sajanraj and M. V. Beena, “Indian Sign Language Numeral Recognition Using Region of Interest Convolutional Neural Network,” </w:t>
      </w:r>
      <w:r w:rsidRPr="000B7DC4">
        <w:rPr>
          <w:i/>
          <w:iCs/>
          <w:noProof/>
          <w:sz w:val="24"/>
          <w:szCs w:val="24"/>
        </w:rPr>
        <w:t>Proc. Int. Conf. Inven. Commun. Comput. Technol. ICICCT 2018</w:t>
      </w:r>
      <w:r w:rsidRPr="000B7DC4">
        <w:rPr>
          <w:noProof/>
          <w:sz w:val="24"/>
          <w:szCs w:val="24"/>
        </w:rPr>
        <w:t>, no. Icicct, pp. 636–640, 2018, doi: 10.1109/ICICCT.2018.8473141.</w:t>
      </w:r>
    </w:p>
    <w:p w14:paraId="55CE3103" w14:textId="6AF9ABEA" w:rsidR="00A4012A" w:rsidRDefault="006744B3" w:rsidP="00963823">
      <w:pPr>
        <w:jc w:val="both"/>
        <w:rPr>
          <w:sz w:val="24"/>
          <w:szCs w:val="24"/>
        </w:rPr>
      </w:pPr>
      <w:r>
        <w:rPr>
          <w:b/>
          <w:bCs/>
          <w:sz w:val="24"/>
          <w:szCs w:val="24"/>
        </w:rPr>
        <w:fldChar w:fldCharType="end"/>
      </w:r>
    </w:p>
    <w:p w14:paraId="71B161F6" w14:textId="3D0813D4" w:rsidR="007672BC" w:rsidRDefault="007672BC" w:rsidP="007672BC">
      <w:pPr>
        <w:jc w:val="both"/>
        <w:rPr>
          <w:sz w:val="24"/>
          <w:szCs w:val="24"/>
        </w:rPr>
      </w:pPr>
    </w:p>
    <w:p w14:paraId="79ED706C" w14:textId="24FED938" w:rsidR="007672BC" w:rsidRDefault="007672BC" w:rsidP="007672BC">
      <w:pPr>
        <w:jc w:val="both"/>
        <w:rPr>
          <w:sz w:val="24"/>
          <w:szCs w:val="24"/>
        </w:rPr>
      </w:pPr>
    </w:p>
    <w:p w14:paraId="5FE00817" w14:textId="30A356E3" w:rsidR="007672BC" w:rsidRDefault="007672BC" w:rsidP="007672BC">
      <w:pPr>
        <w:jc w:val="both"/>
        <w:rPr>
          <w:sz w:val="24"/>
          <w:szCs w:val="24"/>
        </w:rPr>
      </w:pPr>
    </w:p>
    <w:p w14:paraId="054917F6" w14:textId="6028F582" w:rsidR="007672BC" w:rsidRDefault="007672BC" w:rsidP="007672BC">
      <w:pPr>
        <w:jc w:val="both"/>
        <w:rPr>
          <w:sz w:val="24"/>
          <w:szCs w:val="24"/>
        </w:rPr>
      </w:pPr>
    </w:p>
    <w:p w14:paraId="1E5F5E76" w14:textId="4BB78D5D" w:rsidR="007672BC" w:rsidRDefault="007672BC" w:rsidP="007672BC">
      <w:pPr>
        <w:jc w:val="both"/>
        <w:rPr>
          <w:sz w:val="24"/>
          <w:szCs w:val="24"/>
        </w:rPr>
      </w:pPr>
    </w:p>
    <w:p w14:paraId="5BB700F9" w14:textId="16AD48A5" w:rsidR="007672BC" w:rsidRDefault="007672BC" w:rsidP="007672BC">
      <w:pPr>
        <w:jc w:val="both"/>
        <w:rPr>
          <w:sz w:val="24"/>
          <w:szCs w:val="24"/>
        </w:rPr>
      </w:pPr>
    </w:p>
    <w:p w14:paraId="10C8A2E8" w14:textId="7C1E6443" w:rsidR="007672BC" w:rsidRDefault="007672BC" w:rsidP="007672BC">
      <w:pPr>
        <w:jc w:val="both"/>
        <w:rPr>
          <w:sz w:val="24"/>
          <w:szCs w:val="24"/>
        </w:rPr>
      </w:pPr>
    </w:p>
    <w:p w14:paraId="34F95135" w14:textId="5BAD2343" w:rsidR="007672BC" w:rsidRDefault="007672BC" w:rsidP="007672BC">
      <w:pPr>
        <w:jc w:val="both"/>
        <w:rPr>
          <w:sz w:val="24"/>
          <w:szCs w:val="24"/>
        </w:rPr>
      </w:pPr>
    </w:p>
    <w:p w14:paraId="1C2EA658" w14:textId="44B0521D" w:rsidR="007672BC" w:rsidRDefault="007672BC" w:rsidP="007672BC">
      <w:pPr>
        <w:jc w:val="both"/>
        <w:rPr>
          <w:sz w:val="24"/>
          <w:szCs w:val="24"/>
        </w:rPr>
      </w:pPr>
    </w:p>
    <w:p w14:paraId="3B4AFBB3" w14:textId="46A6E1B6" w:rsidR="007672BC" w:rsidRDefault="007672BC" w:rsidP="007672BC">
      <w:pPr>
        <w:jc w:val="both"/>
        <w:rPr>
          <w:sz w:val="24"/>
          <w:szCs w:val="24"/>
        </w:rPr>
      </w:pPr>
    </w:p>
    <w:p w14:paraId="0B2DDB3D" w14:textId="794057A6" w:rsidR="007672BC" w:rsidRDefault="007672BC" w:rsidP="007672BC">
      <w:pPr>
        <w:jc w:val="both"/>
        <w:rPr>
          <w:sz w:val="24"/>
          <w:szCs w:val="24"/>
        </w:rPr>
      </w:pPr>
    </w:p>
    <w:p w14:paraId="346F66C1" w14:textId="30C5BFDF" w:rsidR="007672BC" w:rsidRDefault="007672BC" w:rsidP="007672BC">
      <w:pPr>
        <w:jc w:val="both"/>
        <w:rPr>
          <w:sz w:val="24"/>
          <w:szCs w:val="24"/>
        </w:rPr>
      </w:pPr>
    </w:p>
    <w:p w14:paraId="2D5EABF9" w14:textId="23F840C2" w:rsidR="007672BC" w:rsidRDefault="007672BC" w:rsidP="007672BC">
      <w:pPr>
        <w:jc w:val="both"/>
        <w:rPr>
          <w:sz w:val="24"/>
          <w:szCs w:val="24"/>
        </w:rPr>
      </w:pPr>
    </w:p>
    <w:p w14:paraId="05D90907" w14:textId="723C0E02" w:rsidR="007672BC" w:rsidRDefault="007672BC" w:rsidP="007672BC">
      <w:pPr>
        <w:jc w:val="both"/>
        <w:rPr>
          <w:sz w:val="24"/>
          <w:szCs w:val="24"/>
        </w:rPr>
      </w:pPr>
    </w:p>
    <w:p w14:paraId="04F252F9" w14:textId="5F65D1D4" w:rsidR="007672BC" w:rsidRDefault="007672BC" w:rsidP="007672BC">
      <w:pPr>
        <w:jc w:val="both"/>
        <w:rPr>
          <w:sz w:val="24"/>
          <w:szCs w:val="24"/>
        </w:rPr>
      </w:pPr>
    </w:p>
    <w:p w14:paraId="602F94C5" w14:textId="1C6B32D8" w:rsidR="007672BC" w:rsidRDefault="007672BC" w:rsidP="007672BC">
      <w:pPr>
        <w:jc w:val="both"/>
        <w:rPr>
          <w:sz w:val="24"/>
          <w:szCs w:val="24"/>
        </w:rPr>
      </w:pPr>
    </w:p>
    <w:p w14:paraId="578A43D0" w14:textId="6E585701" w:rsidR="007672BC" w:rsidRDefault="007672BC" w:rsidP="007672BC">
      <w:pPr>
        <w:jc w:val="both"/>
        <w:rPr>
          <w:sz w:val="24"/>
          <w:szCs w:val="24"/>
        </w:rPr>
      </w:pPr>
    </w:p>
    <w:p w14:paraId="4E0EB667" w14:textId="25785CC5" w:rsidR="007672BC" w:rsidRDefault="007672BC" w:rsidP="007672BC">
      <w:pPr>
        <w:jc w:val="both"/>
        <w:rPr>
          <w:sz w:val="24"/>
          <w:szCs w:val="24"/>
        </w:rPr>
      </w:pPr>
    </w:p>
    <w:p w14:paraId="158BB2C2" w14:textId="2B557101" w:rsidR="007672BC" w:rsidRDefault="007672BC" w:rsidP="007672BC">
      <w:pPr>
        <w:jc w:val="both"/>
        <w:rPr>
          <w:sz w:val="24"/>
          <w:szCs w:val="24"/>
        </w:rPr>
      </w:pPr>
    </w:p>
    <w:p w14:paraId="2CD9AD89" w14:textId="77777777" w:rsidR="009731B3" w:rsidRDefault="009731B3" w:rsidP="009731B3">
      <w:pPr>
        <w:pStyle w:val="BodyText"/>
        <w:rPr>
          <w:b/>
          <w:bCs/>
          <w:sz w:val="28"/>
          <w:szCs w:val="24"/>
        </w:rPr>
      </w:pPr>
    </w:p>
    <w:p w14:paraId="66892428" w14:textId="77777777" w:rsidR="00671D96" w:rsidRDefault="00671D96" w:rsidP="009731B3">
      <w:pPr>
        <w:pStyle w:val="BodyText"/>
        <w:rPr>
          <w:b/>
          <w:bCs/>
          <w:sz w:val="28"/>
          <w:szCs w:val="24"/>
        </w:rPr>
      </w:pPr>
    </w:p>
    <w:p w14:paraId="5CA62EC4" w14:textId="77777777" w:rsidR="00671D96" w:rsidRDefault="00671D96" w:rsidP="009731B3">
      <w:pPr>
        <w:pStyle w:val="BodyText"/>
        <w:rPr>
          <w:b/>
          <w:bCs/>
          <w:sz w:val="28"/>
          <w:szCs w:val="24"/>
        </w:rPr>
      </w:pPr>
    </w:p>
    <w:p w14:paraId="7F877C70" w14:textId="77777777" w:rsidR="00671D96" w:rsidRDefault="00671D96" w:rsidP="009731B3">
      <w:pPr>
        <w:pStyle w:val="BodyText"/>
        <w:rPr>
          <w:b/>
          <w:bCs/>
          <w:sz w:val="28"/>
          <w:szCs w:val="24"/>
        </w:rPr>
      </w:pPr>
    </w:p>
    <w:p w14:paraId="0D99F533" w14:textId="77777777" w:rsidR="00671D96" w:rsidRDefault="00671D96" w:rsidP="009731B3">
      <w:pPr>
        <w:pStyle w:val="BodyText"/>
        <w:rPr>
          <w:b/>
          <w:bCs/>
          <w:sz w:val="28"/>
          <w:szCs w:val="24"/>
        </w:rPr>
      </w:pPr>
    </w:p>
    <w:p w14:paraId="17A27FCA" w14:textId="77777777" w:rsidR="00671D96" w:rsidRDefault="00671D96" w:rsidP="009731B3">
      <w:pPr>
        <w:pStyle w:val="BodyText"/>
        <w:rPr>
          <w:b/>
          <w:bCs/>
          <w:sz w:val="28"/>
          <w:szCs w:val="24"/>
        </w:rPr>
      </w:pPr>
    </w:p>
    <w:p w14:paraId="25315338" w14:textId="77777777" w:rsidR="00671D96" w:rsidRDefault="00671D96" w:rsidP="009731B3">
      <w:pPr>
        <w:pStyle w:val="BodyText"/>
        <w:rPr>
          <w:b/>
          <w:bCs/>
          <w:sz w:val="28"/>
          <w:szCs w:val="24"/>
        </w:rPr>
      </w:pPr>
    </w:p>
    <w:p w14:paraId="23AD3180" w14:textId="77777777" w:rsidR="00671D96" w:rsidRDefault="00671D96" w:rsidP="009731B3">
      <w:pPr>
        <w:pStyle w:val="BodyText"/>
        <w:rPr>
          <w:b/>
          <w:bCs/>
          <w:sz w:val="28"/>
          <w:szCs w:val="24"/>
        </w:rPr>
      </w:pPr>
    </w:p>
    <w:p w14:paraId="20F0B783" w14:textId="77777777" w:rsidR="00671D96" w:rsidRDefault="00671D96" w:rsidP="009731B3">
      <w:pPr>
        <w:pStyle w:val="BodyText"/>
        <w:rPr>
          <w:b/>
          <w:bCs/>
          <w:sz w:val="28"/>
          <w:szCs w:val="24"/>
        </w:rPr>
      </w:pPr>
    </w:p>
    <w:p w14:paraId="609AE16E" w14:textId="77777777" w:rsidR="00671D96" w:rsidRDefault="00671D96" w:rsidP="009731B3">
      <w:pPr>
        <w:pStyle w:val="BodyText"/>
        <w:rPr>
          <w:b/>
          <w:bCs/>
          <w:sz w:val="28"/>
          <w:szCs w:val="24"/>
        </w:rPr>
      </w:pPr>
    </w:p>
    <w:p w14:paraId="640BA765" w14:textId="77777777" w:rsidR="00671D96" w:rsidRDefault="00671D96" w:rsidP="009731B3">
      <w:pPr>
        <w:pStyle w:val="BodyText"/>
        <w:rPr>
          <w:b/>
          <w:bCs/>
          <w:sz w:val="28"/>
          <w:szCs w:val="24"/>
        </w:rPr>
      </w:pPr>
    </w:p>
    <w:p w14:paraId="60DC27C2" w14:textId="77777777" w:rsidR="00671D96" w:rsidRDefault="00671D96" w:rsidP="009731B3">
      <w:pPr>
        <w:pStyle w:val="BodyText"/>
        <w:rPr>
          <w:b/>
          <w:bCs/>
          <w:sz w:val="28"/>
          <w:szCs w:val="24"/>
        </w:rPr>
      </w:pPr>
    </w:p>
    <w:p w14:paraId="6603566B" w14:textId="77777777" w:rsidR="00671D96" w:rsidRDefault="00671D96" w:rsidP="009731B3">
      <w:pPr>
        <w:pStyle w:val="BodyText"/>
        <w:rPr>
          <w:b/>
          <w:bCs/>
          <w:sz w:val="28"/>
          <w:szCs w:val="24"/>
        </w:rPr>
      </w:pPr>
    </w:p>
    <w:p w14:paraId="77C1B29D" w14:textId="77777777" w:rsidR="00671D96" w:rsidRDefault="00671D96" w:rsidP="009731B3">
      <w:pPr>
        <w:pStyle w:val="BodyText"/>
        <w:rPr>
          <w:b/>
          <w:bCs/>
          <w:sz w:val="28"/>
          <w:szCs w:val="24"/>
        </w:rPr>
      </w:pPr>
    </w:p>
    <w:p w14:paraId="371D9757" w14:textId="77777777" w:rsidR="00671D96" w:rsidRDefault="00671D96" w:rsidP="009731B3">
      <w:pPr>
        <w:pStyle w:val="BodyText"/>
        <w:rPr>
          <w:b/>
          <w:bCs/>
          <w:sz w:val="28"/>
          <w:szCs w:val="24"/>
        </w:rPr>
      </w:pPr>
    </w:p>
    <w:p w14:paraId="13BFC3A6" w14:textId="77777777" w:rsidR="00671D96" w:rsidRDefault="00671D96" w:rsidP="009731B3">
      <w:pPr>
        <w:pStyle w:val="BodyText"/>
        <w:rPr>
          <w:b/>
          <w:bCs/>
          <w:sz w:val="28"/>
          <w:szCs w:val="24"/>
        </w:rPr>
      </w:pPr>
    </w:p>
    <w:p w14:paraId="1E01E2A2" w14:textId="77777777" w:rsidR="00671D96" w:rsidRDefault="00671D96" w:rsidP="009731B3">
      <w:pPr>
        <w:pStyle w:val="BodyText"/>
        <w:rPr>
          <w:b/>
          <w:bCs/>
          <w:sz w:val="28"/>
          <w:szCs w:val="24"/>
        </w:rPr>
      </w:pPr>
    </w:p>
    <w:p w14:paraId="059410B8" w14:textId="77777777" w:rsidR="00671D96" w:rsidRDefault="00671D96" w:rsidP="009731B3">
      <w:pPr>
        <w:pStyle w:val="BodyText"/>
        <w:rPr>
          <w:b/>
          <w:bCs/>
          <w:sz w:val="28"/>
          <w:szCs w:val="24"/>
        </w:rPr>
      </w:pPr>
    </w:p>
    <w:p w14:paraId="12BC4A26" w14:textId="77777777" w:rsidR="00671D96" w:rsidRDefault="00671D96" w:rsidP="009731B3">
      <w:pPr>
        <w:pStyle w:val="BodyText"/>
        <w:rPr>
          <w:b/>
          <w:bCs/>
          <w:sz w:val="28"/>
          <w:szCs w:val="24"/>
        </w:rPr>
      </w:pPr>
    </w:p>
    <w:p w14:paraId="1959510C" w14:textId="77777777" w:rsidR="00671D96" w:rsidRDefault="00671D96" w:rsidP="009731B3">
      <w:pPr>
        <w:pStyle w:val="BodyText"/>
        <w:rPr>
          <w:b/>
          <w:bCs/>
          <w:sz w:val="28"/>
          <w:szCs w:val="24"/>
        </w:rPr>
      </w:pPr>
    </w:p>
    <w:p w14:paraId="5FF31FFC" w14:textId="77777777" w:rsidR="00671D96" w:rsidRDefault="00671D96" w:rsidP="009731B3">
      <w:pPr>
        <w:pStyle w:val="BodyText"/>
        <w:rPr>
          <w:b/>
          <w:bCs/>
          <w:sz w:val="28"/>
          <w:szCs w:val="24"/>
        </w:rPr>
      </w:pPr>
    </w:p>
    <w:p w14:paraId="79A92D0D" w14:textId="77777777" w:rsidR="00671D96" w:rsidRDefault="00671D96" w:rsidP="009731B3">
      <w:pPr>
        <w:pStyle w:val="BodyText"/>
        <w:rPr>
          <w:b/>
          <w:bCs/>
          <w:sz w:val="28"/>
          <w:szCs w:val="24"/>
        </w:rPr>
      </w:pPr>
    </w:p>
    <w:p w14:paraId="22B7E18A" w14:textId="77777777" w:rsidR="00671D96" w:rsidRDefault="00671D96" w:rsidP="009731B3">
      <w:pPr>
        <w:pStyle w:val="BodyText"/>
        <w:rPr>
          <w:b/>
          <w:bCs/>
          <w:sz w:val="28"/>
          <w:szCs w:val="24"/>
        </w:rPr>
      </w:pPr>
    </w:p>
    <w:p w14:paraId="4F859D0E" w14:textId="77777777" w:rsidR="00671D96" w:rsidRDefault="00671D96" w:rsidP="009731B3">
      <w:pPr>
        <w:pStyle w:val="BodyText"/>
        <w:rPr>
          <w:b/>
          <w:bCs/>
          <w:sz w:val="28"/>
          <w:szCs w:val="24"/>
        </w:rPr>
      </w:pPr>
    </w:p>
    <w:p w14:paraId="2D77F950" w14:textId="6BD60B36" w:rsidR="00671D96" w:rsidRPr="003E673E" w:rsidRDefault="00671D96" w:rsidP="009731B3">
      <w:pPr>
        <w:pStyle w:val="BodyText"/>
        <w:rPr>
          <w:b/>
          <w:bCs/>
          <w:sz w:val="28"/>
          <w:szCs w:val="24"/>
        </w:rPr>
        <w:sectPr w:rsidR="00671D96" w:rsidRPr="003E673E" w:rsidSect="00011D22">
          <w:type w:val="continuous"/>
          <w:pgSz w:w="11910" w:h="16840"/>
          <w:pgMar w:top="720" w:right="995" w:bottom="709" w:left="993" w:header="720" w:footer="720" w:gutter="0"/>
          <w:cols w:num="2" w:space="720" w:equalWidth="0">
            <w:col w:w="4650" w:space="605"/>
            <w:col w:w="4706"/>
          </w:cols>
          <w:docGrid w:linePitch="299"/>
        </w:sectPr>
      </w:pPr>
    </w:p>
    <w:p w14:paraId="27E77104" w14:textId="2F2DAE86" w:rsidR="00CB52D5" w:rsidRPr="009731B3" w:rsidRDefault="00CB52D5" w:rsidP="009731B3">
      <w:pPr>
        <w:spacing w:line="259" w:lineRule="auto"/>
        <w:rPr>
          <w:b/>
          <w:bCs/>
          <w:sz w:val="28"/>
          <w:szCs w:val="28"/>
        </w:rPr>
        <w:sectPr w:rsidR="00CB52D5" w:rsidRPr="009731B3">
          <w:type w:val="continuous"/>
          <w:pgSz w:w="11910" w:h="16840"/>
          <w:pgMar w:top="1360" w:right="380" w:bottom="280" w:left="620" w:header="720" w:footer="720" w:gutter="0"/>
          <w:cols w:num="2" w:space="720" w:equalWidth="0">
            <w:col w:w="5023" w:space="566"/>
            <w:col w:w="5321"/>
          </w:cols>
        </w:sectPr>
      </w:pPr>
    </w:p>
    <w:p w14:paraId="1D00A718" w14:textId="77777777" w:rsidR="00A126BF" w:rsidRDefault="00A126BF" w:rsidP="006744B3">
      <w:pPr>
        <w:tabs>
          <w:tab w:val="left" w:pos="233"/>
        </w:tabs>
        <w:spacing w:before="62" w:line="259" w:lineRule="auto"/>
        <w:ind w:right="60"/>
        <w:rPr>
          <w:rFonts w:ascii="Courier New"/>
          <w:sz w:val="13"/>
        </w:rPr>
      </w:pPr>
    </w:p>
    <w:sectPr w:rsidR="00A126BF" w:rsidSect="00DD6A38">
      <w:pgSz w:w="11910" w:h="16840"/>
      <w:pgMar w:top="640" w:right="380" w:bottom="280" w:left="620" w:header="720" w:footer="720" w:gutter="0"/>
      <w:cols w:num="2" w:space="720" w:equalWidth="0">
        <w:col w:w="5024" w:space="564"/>
        <w:col w:w="5322"/>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Black">
    <w:altName w:val="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0277B"/>
    <w:multiLevelType w:val="hybridMultilevel"/>
    <w:tmpl w:val="7C229A3A"/>
    <w:lvl w:ilvl="0" w:tplc="11F09696">
      <w:start w:val="1"/>
      <w:numFmt w:val="upperRoman"/>
      <w:lvlText w:val="%1."/>
      <w:lvlJc w:val="right"/>
      <w:pPr>
        <w:ind w:left="720" w:hanging="360"/>
      </w:pPr>
      <w:rPr>
        <w:b/>
        <w:bCs/>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7646239"/>
    <w:multiLevelType w:val="hybridMultilevel"/>
    <w:tmpl w:val="D930BBA2"/>
    <w:lvl w:ilvl="0" w:tplc="CE1C8DF0">
      <w:numFmt w:val="bullet"/>
      <w:lvlText w:val="•"/>
      <w:lvlJc w:val="left"/>
      <w:pPr>
        <w:ind w:left="101" w:hanging="133"/>
      </w:pPr>
      <w:rPr>
        <w:rFonts w:ascii="Times New Roman" w:eastAsia="Times New Roman" w:hAnsi="Times New Roman" w:cs="Times New Roman" w:hint="default"/>
        <w:w w:val="100"/>
        <w:sz w:val="22"/>
        <w:szCs w:val="22"/>
        <w:lang w:val="en-US" w:eastAsia="en-US" w:bidi="ar-SA"/>
      </w:rPr>
    </w:lvl>
    <w:lvl w:ilvl="1" w:tplc="D2E09D28">
      <w:numFmt w:val="bullet"/>
      <w:lvlText w:val="•"/>
      <w:lvlJc w:val="left"/>
      <w:pPr>
        <w:ind w:left="621" w:hanging="133"/>
      </w:pPr>
      <w:rPr>
        <w:rFonts w:hint="default"/>
        <w:lang w:val="en-US" w:eastAsia="en-US" w:bidi="ar-SA"/>
      </w:rPr>
    </w:lvl>
    <w:lvl w:ilvl="2" w:tplc="B9463FB2">
      <w:numFmt w:val="bullet"/>
      <w:lvlText w:val="•"/>
      <w:lvlJc w:val="left"/>
      <w:pPr>
        <w:ind w:left="1143" w:hanging="133"/>
      </w:pPr>
      <w:rPr>
        <w:rFonts w:hint="default"/>
        <w:lang w:val="en-US" w:eastAsia="en-US" w:bidi="ar-SA"/>
      </w:rPr>
    </w:lvl>
    <w:lvl w:ilvl="3" w:tplc="EFF67512">
      <w:numFmt w:val="bullet"/>
      <w:lvlText w:val="•"/>
      <w:lvlJc w:val="left"/>
      <w:pPr>
        <w:ind w:left="1665" w:hanging="133"/>
      </w:pPr>
      <w:rPr>
        <w:rFonts w:hint="default"/>
        <w:lang w:val="en-US" w:eastAsia="en-US" w:bidi="ar-SA"/>
      </w:rPr>
    </w:lvl>
    <w:lvl w:ilvl="4" w:tplc="942840A8">
      <w:numFmt w:val="bullet"/>
      <w:lvlText w:val="•"/>
      <w:lvlJc w:val="left"/>
      <w:pPr>
        <w:ind w:left="2187" w:hanging="133"/>
      </w:pPr>
      <w:rPr>
        <w:rFonts w:hint="default"/>
        <w:lang w:val="en-US" w:eastAsia="en-US" w:bidi="ar-SA"/>
      </w:rPr>
    </w:lvl>
    <w:lvl w:ilvl="5" w:tplc="F984DA22">
      <w:numFmt w:val="bullet"/>
      <w:lvlText w:val="•"/>
      <w:lvlJc w:val="left"/>
      <w:pPr>
        <w:ind w:left="2709" w:hanging="133"/>
      </w:pPr>
      <w:rPr>
        <w:rFonts w:hint="default"/>
        <w:lang w:val="en-US" w:eastAsia="en-US" w:bidi="ar-SA"/>
      </w:rPr>
    </w:lvl>
    <w:lvl w:ilvl="6" w:tplc="03EE0A96">
      <w:numFmt w:val="bullet"/>
      <w:lvlText w:val="•"/>
      <w:lvlJc w:val="left"/>
      <w:pPr>
        <w:ind w:left="3231" w:hanging="133"/>
      </w:pPr>
      <w:rPr>
        <w:rFonts w:hint="default"/>
        <w:lang w:val="en-US" w:eastAsia="en-US" w:bidi="ar-SA"/>
      </w:rPr>
    </w:lvl>
    <w:lvl w:ilvl="7" w:tplc="98661696">
      <w:numFmt w:val="bullet"/>
      <w:lvlText w:val="•"/>
      <w:lvlJc w:val="left"/>
      <w:pPr>
        <w:ind w:left="3753" w:hanging="133"/>
      </w:pPr>
      <w:rPr>
        <w:rFonts w:hint="default"/>
        <w:lang w:val="en-US" w:eastAsia="en-US" w:bidi="ar-SA"/>
      </w:rPr>
    </w:lvl>
    <w:lvl w:ilvl="8" w:tplc="CE4233D6">
      <w:numFmt w:val="bullet"/>
      <w:lvlText w:val="•"/>
      <w:lvlJc w:val="left"/>
      <w:pPr>
        <w:ind w:left="4275" w:hanging="133"/>
      </w:pPr>
      <w:rPr>
        <w:rFonts w:hint="default"/>
        <w:lang w:val="en-US" w:eastAsia="en-US" w:bidi="ar-SA"/>
      </w:rPr>
    </w:lvl>
  </w:abstractNum>
  <w:abstractNum w:abstractNumId="2" w15:restartNumberingAfterBreak="0">
    <w:nsid w:val="38E90EF6"/>
    <w:multiLevelType w:val="hybridMultilevel"/>
    <w:tmpl w:val="336C3746"/>
    <w:lvl w:ilvl="0" w:tplc="C76E57A2">
      <w:start w:val="1"/>
      <w:numFmt w:val="decimal"/>
      <w:lvlText w:val="[%1]"/>
      <w:lvlJc w:val="left"/>
      <w:pPr>
        <w:ind w:left="100" w:hanging="312"/>
      </w:pPr>
      <w:rPr>
        <w:rFonts w:ascii="Times New Roman" w:eastAsia="Times New Roman" w:hAnsi="Times New Roman" w:cs="Times New Roman" w:hint="default"/>
        <w:b/>
        <w:bCs/>
        <w:w w:val="100"/>
        <w:sz w:val="22"/>
        <w:szCs w:val="22"/>
        <w:lang w:val="en-US" w:eastAsia="en-US" w:bidi="ar-SA"/>
      </w:rPr>
    </w:lvl>
    <w:lvl w:ilvl="1" w:tplc="57801A0A">
      <w:start w:val="1"/>
      <w:numFmt w:val="decimal"/>
      <w:lvlText w:val="%2."/>
      <w:lvlJc w:val="left"/>
      <w:pPr>
        <w:ind w:left="440" w:hanging="155"/>
      </w:pPr>
      <w:rPr>
        <w:rFonts w:ascii="Arial Black" w:eastAsia="Arial Black" w:hAnsi="Arial Black" w:cs="Arial Black" w:hint="default"/>
        <w:color w:val="1D69BC"/>
        <w:spacing w:val="-1"/>
        <w:w w:val="83"/>
        <w:sz w:val="13"/>
        <w:szCs w:val="13"/>
        <w:lang w:val="en-US" w:eastAsia="en-US" w:bidi="ar-SA"/>
      </w:rPr>
    </w:lvl>
    <w:lvl w:ilvl="2" w:tplc="4FCC93A4">
      <w:numFmt w:val="bullet"/>
      <w:lvlText w:val="•"/>
      <w:lvlJc w:val="left"/>
      <w:pPr>
        <w:ind w:left="1280" w:hanging="155"/>
      </w:pPr>
      <w:rPr>
        <w:rFonts w:hint="default"/>
        <w:lang w:val="en-US" w:eastAsia="en-US" w:bidi="ar-SA"/>
      </w:rPr>
    </w:lvl>
    <w:lvl w:ilvl="3" w:tplc="634230BC">
      <w:numFmt w:val="bullet"/>
      <w:lvlText w:val="•"/>
      <w:lvlJc w:val="left"/>
      <w:pPr>
        <w:ind w:left="780" w:hanging="155"/>
      </w:pPr>
      <w:rPr>
        <w:rFonts w:hint="default"/>
        <w:lang w:val="en-US" w:eastAsia="en-US" w:bidi="ar-SA"/>
      </w:rPr>
    </w:lvl>
    <w:lvl w:ilvl="4" w:tplc="237CC98C">
      <w:numFmt w:val="bullet"/>
      <w:lvlText w:val="•"/>
      <w:lvlJc w:val="left"/>
      <w:pPr>
        <w:ind w:left="280" w:hanging="155"/>
      </w:pPr>
      <w:rPr>
        <w:rFonts w:hint="default"/>
        <w:lang w:val="en-US" w:eastAsia="en-US" w:bidi="ar-SA"/>
      </w:rPr>
    </w:lvl>
    <w:lvl w:ilvl="5" w:tplc="7B1A08C8">
      <w:numFmt w:val="bullet"/>
      <w:lvlText w:val="•"/>
      <w:lvlJc w:val="left"/>
      <w:pPr>
        <w:ind w:left="-220" w:hanging="155"/>
      </w:pPr>
      <w:rPr>
        <w:rFonts w:hint="default"/>
        <w:lang w:val="en-US" w:eastAsia="en-US" w:bidi="ar-SA"/>
      </w:rPr>
    </w:lvl>
    <w:lvl w:ilvl="6" w:tplc="5C20C5D8">
      <w:numFmt w:val="bullet"/>
      <w:lvlText w:val="•"/>
      <w:lvlJc w:val="left"/>
      <w:pPr>
        <w:ind w:left="-720" w:hanging="155"/>
      </w:pPr>
      <w:rPr>
        <w:rFonts w:hint="default"/>
        <w:lang w:val="en-US" w:eastAsia="en-US" w:bidi="ar-SA"/>
      </w:rPr>
    </w:lvl>
    <w:lvl w:ilvl="7" w:tplc="73AE351A">
      <w:numFmt w:val="bullet"/>
      <w:lvlText w:val="•"/>
      <w:lvlJc w:val="left"/>
      <w:pPr>
        <w:ind w:left="-1220" w:hanging="155"/>
      </w:pPr>
      <w:rPr>
        <w:rFonts w:hint="default"/>
        <w:lang w:val="en-US" w:eastAsia="en-US" w:bidi="ar-SA"/>
      </w:rPr>
    </w:lvl>
    <w:lvl w:ilvl="8" w:tplc="85849096">
      <w:numFmt w:val="bullet"/>
      <w:lvlText w:val="•"/>
      <w:lvlJc w:val="left"/>
      <w:pPr>
        <w:ind w:left="-1720" w:hanging="155"/>
      </w:pPr>
      <w:rPr>
        <w:rFonts w:hint="default"/>
        <w:lang w:val="en-US" w:eastAsia="en-US" w:bidi="ar-SA"/>
      </w:rPr>
    </w:lvl>
  </w:abstractNum>
  <w:abstractNum w:abstractNumId="3" w15:restartNumberingAfterBreak="0">
    <w:nsid w:val="52BA79A9"/>
    <w:multiLevelType w:val="hybridMultilevel"/>
    <w:tmpl w:val="50AE8622"/>
    <w:lvl w:ilvl="0" w:tplc="902A0BC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C275C86"/>
    <w:multiLevelType w:val="hybridMultilevel"/>
    <w:tmpl w:val="9D680C96"/>
    <w:lvl w:ilvl="0" w:tplc="4D90E460">
      <w:numFmt w:val="bullet"/>
      <w:lvlText w:val="-"/>
      <w:lvlJc w:val="left"/>
      <w:pPr>
        <w:ind w:left="871" w:hanging="164"/>
      </w:pPr>
      <w:rPr>
        <w:rFonts w:hint="default"/>
        <w:w w:val="125"/>
        <w:lang w:val="en-US" w:eastAsia="en-US" w:bidi="ar-SA"/>
      </w:rPr>
    </w:lvl>
    <w:lvl w:ilvl="1" w:tplc="CC6E1086">
      <w:numFmt w:val="bullet"/>
      <w:lvlText w:val="•"/>
      <w:lvlJc w:val="left"/>
      <w:pPr>
        <w:ind w:left="1321" w:hanging="164"/>
      </w:pPr>
      <w:rPr>
        <w:rFonts w:hint="default"/>
        <w:lang w:val="en-US" w:eastAsia="en-US" w:bidi="ar-SA"/>
      </w:rPr>
    </w:lvl>
    <w:lvl w:ilvl="2" w:tplc="3A0670DC">
      <w:numFmt w:val="bullet"/>
      <w:lvlText w:val="•"/>
      <w:lvlJc w:val="left"/>
      <w:pPr>
        <w:ind w:left="1763" w:hanging="164"/>
      </w:pPr>
      <w:rPr>
        <w:rFonts w:hint="default"/>
        <w:lang w:val="en-US" w:eastAsia="en-US" w:bidi="ar-SA"/>
      </w:rPr>
    </w:lvl>
    <w:lvl w:ilvl="3" w:tplc="0338DF02">
      <w:numFmt w:val="bullet"/>
      <w:lvlText w:val="•"/>
      <w:lvlJc w:val="left"/>
      <w:pPr>
        <w:ind w:left="2205" w:hanging="164"/>
      </w:pPr>
      <w:rPr>
        <w:rFonts w:hint="default"/>
        <w:lang w:val="en-US" w:eastAsia="en-US" w:bidi="ar-SA"/>
      </w:rPr>
    </w:lvl>
    <w:lvl w:ilvl="4" w:tplc="F8D487CE">
      <w:numFmt w:val="bullet"/>
      <w:lvlText w:val="•"/>
      <w:lvlJc w:val="left"/>
      <w:pPr>
        <w:ind w:left="2647" w:hanging="164"/>
      </w:pPr>
      <w:rPr>
        <w:rFonts w:hint="default"/>
        <w:lang w:val="en-US" w:eastAsia="en-US" w:bidi="ar-SA"/>
      </w:rPr>
    </w:lvl>
    <w:lvl w:ilvl="5" w:tplc="9388752A">
      <w:numFmt w:val="bullet"/>
      <w:lvlText w:val="•"/>
      <w:lvlJc w:val="left"/>
      <w:pPr>
        <w:ind w:left="3089" w:hanging="164"/>
      </w:pPr>
      <w:rPr>
        <w:rFonts w:hint="default"/>
        <w:lang w:val="en-US" w:eastAsia="en-US" w:bidi="ar-SA"/>
      </w:rPr>
    </w:lvl>
    <w:lvl w:ilvl="6" w:tplc="31B076B2">
      <w:numFmt w:val="bullet"/>
      <w:lvlText w:val="•"/>
      <w:lvlJc w:val="left"/>
      <w:pPr>
        <w:ind w:left="3531" w:hanging="164"/>
      </w:pPr>
      <w:rPr>
        <w:rFonts w:hint="default"/>
        <w:lang w:val="en-US" w:eastAsia="en-US" w:bidi="ar-SA"/>
      </w:rPr>
    </w:lvl>
    <w:lvl w:ilvl="7" w:tplc="27A4205C">
      <w:numFmt w:val="bullet"/>
      <w:lvlText w:val="•"/>
      <w:lvlJc w:val="left"/>
      <w:pPr>
        <w:ind w:left="3973" w:hanging="164"/>
      </w:pPr>
      <w:rPr>
        <w:rFonts w:hint="default"/>
        <w:lang w:val="en-US" w:eastAsia="en-US" w:bidi="ar-SA"/>
      </w:rPr>
    </w:lvl>
    <w:lvl w:ilvl="8" w:tplc="D70EB2F8">
      <w:numFmt w:val="bullet"/>
      <w:lvlText w:val="•"/>
      <w:lvlJc w:val="left"/>
      <w:pPr>
        <w:ind w:left="4415" w:hanging="164"/>
      </w:pPr>
      <w:rPr>
        <w:rFonts w:hint="default"/>
        <w:lang w:val="en-US" w:eastAsia="en-US" w:bidi="ar-SA"/>
      </w:rPr>
    </w:lvl>
  </w:abstractNum>
  <w:abstractNum w:abstractNumId="5" w15:restartNumberingAfterBreak="0">
    <w:nsid w:val="7F9135DF"/>
    <w:multiLevelType w:val="multilevel"/>
    <w:tmpl w:val="ECD8DEAC"/>
    <w:lvl w:ilvl="0">
      <w:start w:val="1"/>
      <w:numFmt w:val="decimal"/>
      <w:lvlText w:val="%1."/>
      <w:lvlJc w:val="left"/>
      <w:pPr>
        <w:ind w:left="266" w:hanging="167"/>
      </w:pPr>
      <w:rPr>
        <w:rFonts w:ascii="Times New Roman" w:eastAsia="Times New Roman" w:hAnsi="Times New Roman" w:cs="Times New Roman" w:hint="default"/>
        <w:b/>
        <w:bCs/>
        <w:w w:val="100"/>
        <w:sz w:val="20"/>
        <w:szCs w:val="20"/>
        <w:lang w:val="en-US" w:eastAsia="en-US" w:bidi="ar-SA"/>
      </w:rPr>
    </w:lvl>
    <w:lvl w:ilvl="1">
      <w:start w:val="1"/>
      <w:numFmt w:val="decimal"/>
      <w:lvlText w:val="%1.%2"/>
      <w:lvlJc w:val="left"/>
      <w:pPr>
        <w:ind w:left="431" w:hanging="332"/>
      </w:pPr>
      <w:rPr>
        <w:rFonts w:ascii="Times New Roman" w:eastAsia="Times New Roman" w:hAnsi="Times New Roman" w:cs="Times New Roman" w:hint="default"/>
        <w:b/>
        <w:bCs/>
        <w:w w:val="100"/>
        <w:sz w:val="22"/>
        <w:szCs w:val="22"/>
        <w:lang w:val="en-US" w:eastAsia="en-US" w:bidi="ar-SA"/>
      </w:rPr>
    </w:lvl>
    <w:lvl w:ilvl="2">
      <w:numFmt w:val="bullet"/>
      <w:lvlText w:val="•"/>
      <w:lvlJc w:val="left"/>
      <w:pPr>
        <w:ind w:left="328" w:hanging="332"/>
      </w:pPr>
      <w:rPr>
        <w:rFonts w:hint="default"/>
        <w:lang w:val="en-US" w:eastAsia="en-US" w:bidi="ar-SA"/>
      </w:rPr>
    </w:lvl>
    <w:lvl w:ilvl="3">
      <w:numFmt w:val="bullet"/>
      <w:lvlText w:val="•"/>
      <w:lvlJc w:val="left"/>
      <w:pPr>
        <w:ind w:left="216" w:hanging="332"/>
      </w:pPr>
      <w:rPr>
        <w:rFonts w:hint="default"/>
        <w:lang w:val="en-US" w:eastAsia="en-US" w:bidi="ar-SA"/>
      </w:rPr>
    </w:lvl>
    <w:lvl w:ilvl="4">
      <w:numFmt w:val="bullet"/>
      <w:lvlText w:val="•"/>
      <w:lvlJc w:val="left"/>
      <w:pPr>
        <w:ind w:left="104" w:hanging="332"/>
      </w:pPr>
      <w:rPr>
        <w:rFonts w:hint="default"/>
        <w:lang w:val="en-US" w:eastAsia="en-US" w:bidi="ar-SA"/>
      </w:rPr>
    </w:lvl>
    <w:lvl w:ilvl="5">
      <w:numFmt w:val="bullet"/>
      <w:lvlText w:val="•"/>
      <w:lvlJc w:val="left"/>
      <w:pPr>
        <w:ind w:left="-8" w:hanging="332"/>
      </w:pPr>
      <w:rPr>
        <w:rFonts w:hint="default"/>
        <w:lang w:val="en-US" w:eastAsia="en-US" w:bidi="ar-SA"/>
      </w:rPr>
    </w:lvl>
    <w:lvl w:ilvl="6">
      <w:numFmt w:val="bullet"/>
      <w:lvlText w:val="•"/>
      <w:lvlJc w:val="left"/>
      <w:pPr>
        <w:ind w:left="-120" w:hanging="332"/>
      </w:pPr>
      <w:rPr>
        <w:rFonts w:hint="default"/>
        <w:lang w:val="en-US" w:eastAsia="en-US" w:bidi="ar-SA"/>
      </w:rPr>
    </w:lvl>
    <w:lvl w:ilvl="7">
      <w:numFmt w:val="bullet"/>
      <w:lvlText w:val="•"/>
      <w:lvlJc w:val="left"/>
      <w:pPr>
        <w:ind w:left="-231" w:hanging="332"/>
      </w:pPr>
      <w:rPr>
        <w:rFonts w:hint="default"/>
        <w:lang w:val="en-US" w:eastAsia="en-US" w:bidi="ar-SA"/>
      </w:rPr>
    </w:lvl>
    <w:lvl w:ilvl="8">
      <w:numFmt w:val="bullet"/>
      <w:lvlText w:val="•"/>
      <w:lvlJc w:val="left"/>
      <w:pPr>
        <w:ind w:left="-343" w:hanging="332"/>
      </w:pPr>
      <w:rPr>
        <w:rFonts w:hint="default"/>
        <w:lang w:val="en-US" w:eastAsia="en-US" w:bidi="ar-SA"/>
      </w:rPr>
    </w:lvl>
  </w:abstractNum>
  <w:num w:numId="1" w16cid:durableId="637950823">
    <w:abstractNumId w:val="4"/>
  </w:num>
  <w:num w:numId="2" w16cid:durableId="970208246">
    <w:abstractNumId w:val="2"/>
  </w:num>
  <w:num w:numId="3" w16cid:durableId="638650029">
    <w:abstractNumId w:val="1"/>
  </w:num>
  <w:num w:numId="4" w16cid:durableId="1709447753">
    <w:abstractNumId w:val="5"/>
  </w:num>
  <w:num w:numId="5" w16cid:durableId="402609752">
    <w:abstractNumId w:val="3"/>
  </w:num>
  <w:num w:numId="6" w16cid:durableId="16840934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Setting w:name="useWord2013TrackBottomHyphenation" w:uri="http://schemas.microsoft.com/office/word" w:val="1"/>
  </w:compat>
  <w:rsids>
    <w:rsidRoot w:val="004B7C4C"/>
    <w:rsid w:val="00011D22"/>
    <w:rsid w:val="0002645D"/>
    <w:rsid w:val="000353F9"/>
    <w:rsid w:val="00061387"/>
    <w:rsid w:val="000B7DC4"/>
    <w:rsid w:val="000F1D9D"/>
    <w:rsid w:val="0011102B"/>
    <w:rsid w:val="001669A5"/>
    <w:rsid w:val="001710FF"/>
    <w:rsid w:val="001F0A95"/>
    <w:rsid w:val="001F7E50"/>
    <w:rsid w:val="00255C2C"/>
    <w:rsid w:val="00262D33"/>
    <w:rsid w:val="0027386E"/>
    <w:rsid w:val="002844FE"/>
    <w:rsid w:val="002C2DB8"/>
    <w:rsid w:val="002D214F"/>
    <w:rsid w:val="002D799C"/>
    <w:rsid w:val="002E1414"/>
    <w:rsid w:val="00351594"/>
    <w:rsid w:val="0036545E"/>
    <w:rsid w:val="00385B5A"/>
    <w:rsid w:val="003E673E"/>
    <w:rsid w:val="004B7C4C"/>
    <w:rsid w:val="004C3960"/>
    <w:rsid w:val="004F6A8D"/>
    <w:rsid w:val="005161B8"/>
    <w:rsid w:val="00540402"/>
    <w:rsid w:val="005561FE"/>
    <w:rsid w:val="00570FE2"/>
    <w:rsid w:val="005A13FC"/>
    <w:rsid w:val="005A2F42"/>
    <w:rsid w:val="00606501"/>
    <w:rsid w:val="00610046"/>
    <w:rsid w:val="0064218C"/>
    <w:rsid w:val="00655DD8"/>
    <w:rsid w:val="00671D96"/>
    <w:rsid w:val="006744B3"/>
    <w:rsid w:val="006C53CC"/>
    <w:rsid w:val="006E0377"/>
    <w:rsid w:val="00706122"/>
    <w:rsid w:val="007269F3"/>
    <w:rsid w:val="007508B7"/>
    <w:rsid w:val="007672BC"/>
    <w:rsid w:val="007866C1"/>
    <w:rsid w:val="007C4E8A"/>
    <w:rsid w:val="007D6210"/>
    <w:rsid w:val="00822A0F"/>
    <w:rsid w:val="008332E0"/>
    <w:rsid w:val="00834527"/>
    <w:rsid w:val="008813D5"/>
    <w:rsid w:val="0088296C"/>
    <w:rsid w:val="008A4788"/>
    <w:rsid w:val="008A7E8B"/>
    <w:rsid w:val="008E3E52"/>
    <w:rsid w:val="009050D6"/>
    <w:rsid w:val="00941D56"/>
    <w:rsid w:val="00946561"/>
    <w:rsid w:val="00947F27"/>
    <w:rsid w:val="00963823"/>
    <w:rsid w:val="009731B3"/>
    <w:rsid w:val="009B6FBD"/>
    <w:rsid w:val="009C3633"/>
    <w:rsid w:val="009D0230"/>
    <w:rsid w:val="00A126BF"/>
    <w:rsid w:val="00A1550B"/>
    <w:rsid w:val="00A4012A"/>
    <w:rsid w:val="00A82834"/>
    <w:rsid w:val="00A96FE4"/>
    <w:rsid w:val="00AD7E09"/>
    <w:rsid w:val="00B11BEC"/>
    <w:rsid w:val="00B25F9B"/>
    <w:rsid w:val="00B32D34"/>
    <w:rsid w:val="00B7550A"/>
    <w:rsid w:val="00B95F7E"/>
    <w:rsid w:val="00BC7341"/>
    <w:rsid w:val="00BD18AC"/>
    <w:rsid w:val="00C112B6"/>
    <w:rsid w:val="00C72DC4"/>
    <w:rsid w:val="00C87091"/>
    <w:rsid w:val="00CA7D7F"/>
    <w:rsid w:val="00CB52D5"/>
    <w:rsid w:val="00CE3188"/>
    <w:rsid w:val="00D2343A"/>
    <w:rsid w:val="00D552DB"/>
    <w:rsid w:val="00D7215C"/>
    <w:rsid w:val="00D7464D"/>
    <w:rsid w:val="00DD6A38"/>
    <w:rsid w:val="00E22EEE"/>
    <w:rsid w:val="00E5109F"/>
    <w:rsid w:val="00E729E3"/>
    <w:rsid w:val="00E823CB"/>
    <w:rsid w:val="00E93E57"/>
    <w:rsid w:val="00ED027C"/>
    <w:rsid w:val="00ED7622"/>
    <w:rsid w:val="00EE7A76"/>
    <w:rsid w:val="00F04581"/>
    <w:rsid w:val="00F30D3D"/>
    <w:rsid w:val="00F64241"/>
    <w:rsid w:val="00F71E89"/>
    <w:rsid w:val="00FB4D60"/>
    <w:rsid w:val="00FD29C9"/>
    <w:rsid w:val="00FF0C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01A61"/>
  <w15:docId w15:val="{3143D40E-95B9-4FE3-881C-B63141CE1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0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63"/>
      <w:ind w:left="1060"/>
    </w:pPr>
    <w:rPr>
      <w:b/>
      <w:bCs/>
      <w:sz w:val="40"/>
      <w:szCs w:val="40"/>
    </w:rPr>
  </w:style>
  <w:style w:type="paragraph" w:styleId="ListParagraph">
    <w:name w:val="List Paragraph"/>
    <w:basedOn w:val="Normal"/>
    <w:uiPriority w:val="34"/>
    <w:qFormat/>
    <w:pPr>
      <w:ind w:left="100"/>
      <w:jc w:val="both"/>
    </w:pPr>
  </w:style>
  <w:style w:type="paragraph" w:customStyle="1" w:styleId="TableParagraph">
    <w:name w:val="Table Paragraph"/>
    <w:basedOn w:val="Normal"/>
    <w:uiPriority w:val="1"/>
    <w:qFormat/>
  </w:style>
  <w:style w:type="character" w:styleId="FootnoteReference">
    <w:name w:val="footnote reference"/>
    <w:basedOn w:val="DefaultParagraphFont"/>
    <w:uiPriority w:val="99"/>
    <w:semiHidden/>
    <w:unhideWhenUsed/>
    <w:rsid w:val="007D62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4</TotalTime>
  <Pages>8</Pages>
  <Words>7657</Words>
  <Characters>4364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 ZUNAD</dc:creator>
  <cp:lastModifiedBy>MD ZUNAD</cp:lastModifiedBy>
  <cp:revision>114</cp:revision>
  <dcterms:created xsi:type="dcterms:W3CDTF">2021-10-24T13:27:00Z</dcterms:created>
  <dcterms:modified xsi:type="dcterms:W3CDTF">2023-03-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7-05T00:00:00Z</vt:filetime>
  </property>
  <property fmtid="{D5CDD505-2E9C-101B-9397-08002B2CF9AE}" pid="3" name="Creator">
    <vt:lpwstr>Microsoft® Word 2019</vt:lpwstr>
  </property>
  <property fmtid="{D5CDD505-2E9C-101B-9397-08002B2CF9AE}" pid="4" name="LastSaved">
    <vt:filetime>2021-10-24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a2c2bd8-1409-3751-8013-02efc1fc5d45</vt:lpwstr>
  </property>
  <property fmtid="{D5CDD505-2E9C-101B-9397-08002B2CF9AE}" pid="27" name="Mendeley Citation Style_1">
    <vt:lpwstr>http://www.zotero.org/styles/ieee</vt:lpwstr>
  </property>
</Properties>
</file>